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207290" w14:textId="77777777" w:rsidR="00A5390B" w:rsidRPr="005A4A1B" w:rsidRDefault="00A5390B" w:rsidP="00A5390B">
      <w:pPr>
        <w:pStyle w:val="Titulka"/>
        <w:rPr>
          <w:rFonts w:cs="Times New Roman"/>
        </w:rPr>
      </w:pPr>
      <w:r w:rsidRPr="005A4A1B">
        <w:rPr>
          <w:rFonts w:cs="Times New Roman"/>
        </w:rPr>
        <w:t>Česká zemědělská univerzita v Praze</w:t>
      </w:r>
    </w:p>
    <w:p w14:paraId="45D7C92A" w14:textId="77777777" w:rsidR="00A5390B" w:rsidRPr="005A4A1B" w:rsidRDefault="00A5390B" w:rsidP="00A5390B">
      <w:pPr>
        <w:pStyle w:val="Titulka"/>
        <w:rPr>
          <w:rFonts w:cs="Times New Roman"/>
          <w:szCs w:val="36"/>
        </w:rPr>
      </w:pPr>
    </w:p>
    <w:p w14:paraId="024D3BB6" w14:textId="38F75A43" w:rsidR="00A5390B" w:rsidRPr="005A4A1B" w:rsidRDefault="006174D6" w:rsidP="00A5390B">
      <w:pPr>
        <w:pStyle w:val="Titulka"/>
        <w:rPr>
          <w:rFonts w:cs="Times New Roman"/>
        </w:rPr>
      </w:pPr>
      <w:r>
        <w:rPr>
          <w:rFonts w:cs="Times New Roman"/>
        </w:rPr>
        <w:t>Technická</w:t>
      </w:r>
      <w:r w:rsidR="00A5390B" w:rsidRPr="005A4A1B">
        <w:rPr>
          <w:rFonts w:cs="Times New Roman"/>
        </w:rPr>
        <w:t xml:space="preserve"> fakulta</w:t>
      </w:r>
    </w:p>
    <w:p w14:paraId="67F8545C" w14:textId="77777777" w:rsidR="00A5390B" w:rsidRPr="005A4A1B" w:rsidRDefault="00A5390B" w:rsidP="00A5390B">
      <w:pPr>
        <w:pStyle w:val="Titulka"/>
        <w:rPr>
          <w:rFonts w:cs="Times New Roman"/>
          <w:szCs w:val="36"/>
        </w:rPr>
      </w:pPr>
      <w:bookmarkStart w:id="0" w:name="Text6"/>
    </w:p>
    <w:bookmarkEnd w:id="0"/>
    <w:p w14:paraId="103B4CBF" w14:textId="160EB11C" w:rsidR="00A5390B" w:rsidRPr="005A4A1B" w:rsidRDefault="005F6768" w:rsidP="00A5390B">
      <w:pPr>
        <w:pStyle w:val="Titulka"/>
        <w:rPr>
          <w:rFonts w:cs="Times New Roman"/>
        </w:rPr>
      </w:pPr>
      <w:r>
        <w:t>Katedra technologických zařízení staveb</w:t>
      </w:r>
    </w:p>
    <w:p w14:paraId="4DFBE81E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5404B198" w14:textId="432E68A2" w:rsidR="00A5390B" w:rsidRPr="005A4A1B" w:rsidRDefault="00A03C4F" w:rsidP="00A5390B">
      <w:pPr>
        <w:pStyle w:val="Titulka"/>
        <w:rPr>
          <w:rFonts w:cs="Times New Roman"/>
        </w:rPr>
      </w:pPr>
      <w:r>
        <w:rPr>
          <w:noProof/>
        </w:rPr>
        <w:drawing>
          <wp:inline distT="0" distB="0" distL="0" distR="0" wp14:anchorId="3DF2CAB5" wp14:editId="03287C1F">
            <wp:extent cx="3048000" cy="2124075"/>
            <wp:effectExtent l="0" t="0" r="0" b="0"/>
            <wp:docPr id="3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2124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1E073C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42085BAB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55B184EA" w14:textId="77777777" w:rsidR="00A5390B" w:rsidRPr="005A4A1B" w:rsidRDefault="00A5390B" w:rsidP="00A5390B">
      <w:pPr>
        <w:pStyle w:val="Titulka"/>
        <w:rPr>
          <w:rFonts w:cs="Times New Roman"/>
          <w:szCs w:val="36"/>
        </w:rPr>
      </w:pPr>
    </w:p>
    <w:p w14:paraId="1644DE07" w14:textId="77777777" w:rsidR="00A5390B" w:rsidRPr="00A03C4F" w:rsidRDefault="00523A6B" w:rsidP="00A5390B">
      <w:pPr>
        <w:pStyle w:val="Titulka"/>
        <w:rPr>
          <w:rFonts w:cs="Times New Roman"/>
          <w:sz w:val="48"/>
          <w:szCs w:val="48"/>
        </w:rPr>
      </w:pPr>
      <w:r w:rsidRPr="00A03C4F">
        <w:rPr>
          <w:rFonts w:cs="Times New Roman"/>
          <w:sz w:val="48"/>
          <w:szCs w:val="48"/>
        </w:rPr>
        <w:t>Bakalářská</w:t>
      </w:r>
      <w:r w:rsidR="00A5390B" w:rsidRPr="00A03C4F">
        <w:rPr>
          <w:rFonts w:cs="Times New Roman"/>
          <w:sz w:val="48"/>
          <w:szCs w:val="48"/>
        </w:rPr>
        <w:t xml:space="preserve"> práce</w:t>
      </w:r>
    </w:p>
    <w:p w14:paraId="6B065DED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4832ABC2" w14:textId="47DE12AD" w:rsidR="00A5390B" w:rsidRPr="005A4A1B" w:rsidRDefault="005F6768" w:rsidP="00A5390B">
      <w:pPr>
        <w:pStyle w:val="Titulka"/>
        <w:rPr>
          <w:rFonts w:cs="Times New Roman"/>
          <w:szCs w:val="44"/>
        </w:rPr>
      </w:pPr>
      <w:r>
        <w:t>Návrh univerzální programové logiky pro vývoj her</w:t>
      </w:r>
    </w:p>
    <w:p w14:paraId="5AF40B9D" w14:textId="77777777" w:rsidR="00A5390B" w:rsidRPr="005A4A1B" w:rsidRDefault="00A5390B" w:rsidP="00A5390B">
      <w:pPr>
        <w:pStyle w:val="Titulka"/>
        <w:rPr>
          <w:rFonts w:cs="Times New Roman"/>
          <w:szCs w:val="44"/>
        </w:rPr>
      </w:pPr>
    </w:p>
    <w:p w14:paraId="5F6E7394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2B54E409" w14:textId="1BF4CBFE" w:rsidR="00A5390B" w:rsidRPr="005A4A1B" w:rsidRDefault="005F6768" w:rsidP="00A5390B">
      <w:pPr>
        <w:pStyle w:val="Titulka"/>
        <w:rPr>
          <w:rFonts w:cs="Times New Roman"/>
        </w:rPr>
      </w:pPr>
      <w:r>
        <w:rPr>
          <w:rFonts w:cs="Times New Roman"/>
        </w:rPr>
        <w:t>Martin Novák</w:t>
      </w:r>
      <w:r w:rsidR="00A5390B" w:rsidRPr="005A4A1B">
        <w:rPr>
          <w:rFonts w:cs="Times New Roman"/>
        </w:rPr>
        <w:t xml:space="preserve"> </w:t>
      </w:r>
    </w:p>
    <w:p w14:paraId="72BCFCFE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5742804D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2D40F6B2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3044D3A5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5B7837A2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164AFC80" w14:textId="77777777" w:rsidR="00A5390B" w:rsidRPr="005A4A1B" w:rsidRDefault="00A5390B" w:rsidP="00A5390B">
      <w:pPr>
        <w:pStyle w:val="Titulka"/>
        <w:rPr>
          <w:rFonts w:cs="Times New Roman"/>
        </w:rPr>
      </w:pPr>
    </w:p>
    <w:p w14:paraId="02D3BF4B" w14:textId="567D8073" w:rsidR="005A4A1B" w:rsidRPr="00A03C4F" w:rsidRDefault="00A5390B" w:rsidP="005A4A1B">
      <w:pPr>
        <w:pStyle w:val="Titulka"/>
        <w:rPr>
          <w:rFonts w:asciiTheme="majorHAnsi" w:hAnsiTheme="majorHAnsi" w:cstheme="majorHAnsi"/>
          <w:color w:val="FF0000"/>
          <w:szCs w:val="36"/>
        </w:rPr>
      </w:pPr>
      <w:r w:rsidRPr="005A4A1B">
        <w:rPr>
          <w:rFonts w:cs="Times New Roman"/>
          <w:sz w:val="28"/>
          <w:szCs w:val="28"/>
        </w:rPr>
        <w:t xml:space="preserve">© </w:t>
      </w:r>
      <w:r w:rsidR="00EB4717">
        <w:rPr>
          <w:rFonts w:cs="Times New Roman"/>
          <w:sz w:val="28"/>
          <w:szCs w:val="28"/>
        </w:rPr>
        <w:t>2022</w:t>
      </w:r>
      <w:r w:rsidRPr="005A4A1B">
        <w:rPr>
          <w:rFonts w:cs="Times New Roman"/>
          <w:sz w:val="28"/>
          <w:szCs w:val="28"/>
        </w:rPr>
        <w:t xml:space="preserve"> ČZU v</w:t>
      </w:r>
      <w:r>
        <w:rPr>
          <w:rFonts w:cs="Times New Roman"/>
          <w:sz w:val="28"/>
          <w:szCs w:val="28"/>
        </w:rPr>
        <w:t> </w:t>
      </w:r>
      <w:r w:rsidRPr="005A4A1B">
        <w:rPr>
          <w:rFonts w:cs="Times New Roman"/>
          <w:sz w:val="28"/>
          <w:szCs w:val="28"/>
        </w:rPr>
        <w:t>Praze</w:t>
      </w:r>
      <w:r>
        <w:rPr>
          <w:rFonts w:cs="Times New Roman"/>
          <w:sz w:val="28"/>
          <w:szCs w:val="28"/>
        </w:rPr>
        <w:br w:type="page"/>
      </w:r>
    </w:p>
    <w:p w14:paraId="105E590C" w14:textId="77777777" w:rsidR="005A4A1B" w:rsidRPr="00A03C4F" w:rsidRDefault="005A4A1B" w:rsidP="005A4A1B">
      <w:pPr>
        <w:pStyle w:val="Titulka"/>
        <w:rPr>
          <w:rFonts w:asciiTheme="majorHAnsi" w:hAnsiTheme="majorHAnsi" w:cstheme="majorHAnsi"/>
          <w:color w:val="FF0000"/>
          <w:szCs w:val="36"/>
        </w:rPr>
      </w:pPr>
    </w:p>
    <w:p w14:paraId="465FCA36" w14:textId="656AE355" w:rsidR="005A4A1B" w:rsidRPr="00A03C4F" w:rsidRDefault="005F6768" w:rsidP="005A4A1B">
      <w:pPr>
        <w:pStyle w:val="Titulka"/>
        <w:rPr>
          <w:rFonts w:asciiTheme="majorHAnsi" w:hAnsiTheme="majorHAnsi" w:cstheme="majorHAnsi"/>
          <w:color w:val="FF0000"/>
        </w:rPr>
      </w:pPr>
      <w:r>
        <w:rPr>
          <w:rFonts w:asciiTheme="majorHAnsi" w:hAnsiTheme="majorHAnsi" w:cstheme="majorHAnsi"/>
          <w:noProof/>
          <w:color w:val="FF0000"/>
          <w:szCs w:val="36"/>
        </w:rPr>
        <w:drawing>
          <wp:inline distT="0" distB="0" distL="0" distR="0" wp14:anchorId="336AB23F" wp14:editId="64F6B18A">
            <wp:extent cx="5295900" cy="8209187"/>
            <wp:effectExtent l="0" t="0" r="0" b="1905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6785" cy="82105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5EB2" w14:textId="77777777" w:rsidR="005A4A1B" w:rsidRPr="00A03C4F" w:rsidRDefault="005A4A1B" w:rsidP="005A4A1B">
      <w:pPr>
        <w:pStyle w:val="Titulka"/>
        <w:rPr>
          <w:rFonts w:asciiTheme="majorHAnsi" w:hAnsiTheme="majorHAnsi" w:cstheme="majorHAnsi"/>
          <w:color w:val="FF0000"/>
        </w:rPr>
      </w:pPr>
    </w:p>
    <w:p w14:paraId="4A887378" w14:textId="2608C366" w:rsidR="005A4A1B" w:rsidRPr="005A4A1B" w:rsidRDefault="005F6768" w:rsidP="005A4A1B">
      <w:pPr>
        <w:pStyle w:val="Titulka"/>
      </w:pPr>
      <w:r>
        <w:rPr>
          <w:rFonts w:asciiTheme="majorHAnsi" w:hAnsiTheme="majorHAnsi" w:cstheme="majorHAnsi"/>
          <w:noProof/>
          <w:color w:val="FF0000"/>
        </w:rPr>
        <w:drawing>
          <wp:inline distT="0" distB="0" distL="0" distR="0" wp14:anchorId="3EACE4A0" wp14:editId="0426FE61">
            <wp:extent cx="5455839" cy="8412480"/>
            <wp:effectExtent l="0" t="0" r="0" b="762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6657" cy="84291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5A4A1B">
        <w:br w:type="page"/>
      </w:r>
    </w:p>
    <w:p w14:paraId="6FC29ED4" w14:textId="77777777" w:rsidR="00301B45" w:rsidRPr="00A63392" w:rsidRDefault="00301B45" w:rsidP="00301B45">
      <w:pPr>
        <w:pStyle w:val="Titulka"/>
        <w:rPr>
          <w:rFonts w:cs="Times New Roman"/>
        </w:rPr>
      </w:pPr>
    </w:p>
    <w:p w14:paraId="18541BDC" w14:textId="77777777" w:rsidR="00301B45" w:rsidRPr="00A63392" w:rsidRDefault="00301B45" w:rsidP="00D341D7">
      <w:pPr>
        <w:jc w:val="center"/>
        <w:rPr>
          <w:b/>
          <w:sz w:val="46"/>
          <w:szCs w:val="46"/>
        </w:rPr>
      </w:pPr>
    </w:p>
    <w:p w14:paraId="6DBD8FAD" w14:textId="77777777" w:rsidR="00301B45" w:rsidRPr="00A63392" w:rsidRDefault="00301B45" w:rsidP="00D341D7">
      <w:pPr>
        <w:jc w:val="center"/>
        <w:rPr>
          <w:b/>
          <w:sz w:val="46"/>
          <w:szCs w:val="46"/>
        </w:rPr>
      </w:pPr>
    </w:p>
    <w:p w14:paraId="1C3DC800" w14:textId="77777777" w:rsidR="00301B45" w:rsidRPr="00A63392" w:rsidRDefault="00301B45" w:rsidP="00D341D7">
      <w:pPr>
        <w:jc w:val="center"/>
        <w:rPr>
          <w:b/>
          <w:sz w:val="46"/>
          <w:szCs w:val="46"/>
        </w:rPr>
      </w:pPr>
    </w:p>
    <w:p w14:paraId="092E6E10" w14:textId="77777777" w:rsidR="00301B45" w:rsidRPr="00A63392" w:rsidRDefault="00301B45" w:rsidP="00D341D7">
      <w:pPr>
        <w:jc w:val="center"/>
        <w:rPr>
          <w:b/>
          <w:sz w:val="46"/>
          <w:szCs w:val="46"/>
        </w:rPr>
      </w:pPr>
    </w:p>
    <w:p w14:paraId="554108EB" w14:textId="77777777" w:rsidR="00301B45" w:rsidRPr="00A63392" w:rsidRDefault="00301B45" w:rsidP="00D341D7">
      <w:pPr>
        <w:jc w:val="center"/>
        <w:rPr>
          <w:b/>
          <w:sz w:val="46"/>
          <w:szCs w:val="46"/>
        </w:rPr>
      </w:pPr>
    </w:p>
    <w:p w14:paraId="3B00068C" w14:textId="77777777" w:rsidR="00301B45" w:rsidRPr="00A63392" w:rsidRDefault="00301B45" w:rsidP="00301B45"/>
    <w:p w14:paraId="0B080746" w14:textId="77777777" w:rsidR="00301B45" w:rsidRPr="00A63392" w:rsidRDefault="00301B45" w:rsidP="00301B45"/>
    <w:p w14:paraId="4E0BB6CF" w14:textId="77777777" w:rsidR="00301B45" w:rsidRPr="00A63392" w:rsidRDefault="00301B45" w:rsidP="00301B45"/>
    <w:p w14:paraId="32710DC0" w14:textId="77777777" w:rsidR="00301B45" w:rsidRPr="00A63392" w:rsidRDefault="00301B45" w:rsidP="00301B45"/>
    <w:p w14:paraId="36293D77" w14:textId="77777777" w:rsidR="00301B45" w:rsidRPr="00A63392" w:rsidRDefault="00301B45" w:rsidP="00301B45"/>
    <w:p w14:paraId="6727D957" w14:textId="77777777" w:rsidR="00301B45" w:rsidRPr="00A63392" w:rsidRDefault="00301B45" w:rsidP="00301B45"/>
    <w:p w14:paraId="7EC9DA02" w14:textId="77777777" w:rsidR="00301B45" w:rsidRPr="00A63392" w:rsidRDefault="00301B45" w:rsidP="00301B45"/>
    <w:p w14:paraId="20BD8526" w14:textId="77777777" w:rsidR="00301B45" w:rsidRPr="00A63392" w:rsidRDefault="00301B45" w:rsidP="00301B45"/>
    <w:p w14:paraId="21A9D78D" w14:textId="77777777" w:rsidR="00301B45" w:rsidRPr="00A63392" w:rsidRDefault="00301B45" w:rsidP="00301B45"/>
    <w:p w14:paraId="0BBF0069" w14:textId="77777777" w:rsidR="00301B45" w:rsidRPr="00A63392" w:rsidRDefault="00301B45" w:rsidP="00301B45"/>
    <w:p w14:paraId="397F7ADC" w14:textId="77777777" w:rsidR="00301B45" w:rsidRPr="00A63392" w:rsidRDefault="00301B45" w:rsidP="00301B45"/>
    <w:p w14:paraId="6A992508" w14:textId="77777777" w:rsidR="00301B45" w:rsidRPr="00A63392" w:rsidRDefault="00301B45" w:rsidP="00301B45"/>
    <w:p w14:paraId="102E9F51" w14:textId="77777777" w:rsidR="00301B45" w:rsidRPr="00A63392" w:rsidRDefault="00301B45" w:rsidP="00301B45"/>
    <w:p w14:paraId="67A2A01E" w14:textId="77777777" w:rsidR="00301B45" w:rsidRPr="00A63392" w:rsidRDefault="00301B45" w:rsidP="00301B45"/>
    <w:p w14:paraId="64E599DB" w14:textId="77777777" w:rsidR="00301B45" w:rsidRPr="00A63392" w:rsidRDefault="00301B45" w:rsidP="00301B45"/>
    <w:p w14:paraId="574C432B" w14:textId="77777777" w:rsidR="00301B45" w:rsidRPr="00A63392" w:rsidRDefault="00301B45" w:rsidP="00301B45"/>
    <w:p w14:paraId="23B9B5F2" w14:textId="77777777" w:rsidR="00301B45" w:rsidRPr="00A63392" w:rsidRDefault="00301B45" w:rsidP="00301B45"/>
    <w:p w14:paraId="2685B8EB" w14:textId="77777777" w:rsidR="00301B45" w:rsidRPr="00A63392" w:rsidRDefault="00301B45" w:rsidP="00301B45"/>
    <w:p w14:paraId="7313C518" w14:textId="77777777" w:rsidR="00301B45" w:rsidRPr="00A63392" w:rsidRDefault="00301B45" w:rsidP="00301B45"/>
    <w:p w14:paraId="587D0C9F" w14:textId="77777777" w:rsidR="000F7EA1" w:rsidRPr="00A63392" w:rsidRDefault="000F7EA1" w:rsidP="00301B45"/>
    <w:p w14:paraId="505A26F9" w14:textId="77777777" w:rsidR="00301B45" w:rsidRPr="00A63392" w:rsidRDefault="00301B45" w:rsidP="00301B45">
      <w:pPr>
        <w:pStyle w:val="Diplomka"/>
        <w:rPr>
          <w:rFonts w:cs="Times New Roman"/>
          <w:b/>
        </w:rPr>
      </w:pPr>
      <w:r w:rsidRPr="00A63392">
        <w:rPr>
          <w:rFonts w:cs="Times New Roman"/>
          <w:b/>
        </w:rPr>
        <w:t>Čestné prohlášení</w:t>
      </w:r>
    </w:p>
    <w:p w14:paraId="2D95F7EC" w14:textId="77777777" w:rsidR="00301B45" w:rsidRPr="00A63392" w:rsidRDefault="00301B45" w:rsidP="00301B45">
      <w:pPr>
        <w:pStyle w:val="Diplomka"/>
        <w:rPr>
          <w:rFonts w:cs="Times New Roman"/>
          <w:szCs w:val="20"/>
        </w:rPr>
      </w:pPr>
    </w:p>
    <w:p w14:paraId="6D54EDED" w14:textId="1C24F7C8" w:rsidR="00301B45" w:rsidRPr="00A63392" w:rsidRDefault="00301B45" w:rsidP="00301B45">
      <w:pPr>
        <w:pStyle w:val="Diplomka"/>
        <w:rPr>
          <w:rFonts w:cs="Times New Roman"/>
          <w:szCs w:val="20"/>
        </w:rPr>
      </w:pPr>
      <w:r w:rsidRPr="00A63392">
        <w:rPr>
          <w:rFonts w:cs="Times New Roman"/>
          <w:szCs w:val="20"/>
        </w:rPr>
        <w:t xml:space="preserve">Prohlašuji, že svou </w:t>
      </w:r>
      <w:r w:rsidR="00523A6B" w:rsidRPr="00A63392">
        <w:rPr>
          <w:rFonts w:cs="Times New Roman"/>
          <w:szCs w:val="20"/>
        </w:rPr>
        <w:t>bakalářskou</w:t>
      </w:r>
      <w:r w:rsidRPr="00A63392">
        <w:rPr>
          <w:rFonts w:cs="Times New Roman"/>
          <w:szCs w:val="20"/>
        </w:rPr>
        <w:t xml:space="preserve"> práci "</w:t>
      </w:r>
      <w:r w:rsidR="005F6768" w:rsidRPr="00A63392">
        <w:rPr>
          <w:rFonts w:cs="Times New Roman"/>
        </w:rPr>
        <w:t>Návrh univerzální programové logiky pro vývoj her</w:t>
      </w:r>
      <w:r w:rsidRPr="00A63392">
        <w:rPr>
          <w:rFonts w:cs="Times New Roman"/>
          <w:szCs w:val="20"/>
        </w:rPr>
        <w:t>" jsem vypracoval</w:t>
      </w:r>
      <w:r w:rsidR="00754904" w:rsidRPr="00A63392">
        <w:rPr>
          <w:rFonts w:cs="Times New Roman"/>
          <w:szCs w:val="20"/>
        </w:rPr>
        <w:t>(</w:t>
      </w:r>
      <w:r w:rsidR="00F44574" w:rsidRPr="00A63392">
        <w:rPr>
          <w:rFonts w:cs="Times New Roman"/>
          <w:szCs w:val="20"/>
        </w:rPr>
        <w:t>a</w:t>
      </w:r>
      <w:r w:rsidR="00754904" w:rsidRPr="00A63392">
        <w:rPr>
          <w:rFonts w:cs="Times New Roman"/>
          <w:szCs w:val="20"/>
        </w:rPr>
        <w:t>)</w:t>
      </w:r>
      <w:r w:rsidRPr="00A63392">
        <w:rPr>
          <w:rFonts w:cs="Times New Roman"/>
          <w:szCs w:val="20"/>
        </w:rPr>
        <w:t xml:space="preserve"> samostatně pod vedením vedoucího </w:t>
      </w:r>
      <w:r w:rsidR="00523A6B" w:rsidRPr="00A63392">
        <w:rPr>
          <w:rFonts w:cs="Times New Roman"/>
          <w:szCs w:val="20"/>
        </w:rPr>
        <w:t>bakalářské</w:t>
      </w:r>
      <w:r w:rsidRPr="00A63392">
        <w:rPr>
          <w:rFonts w:cs="Times New Roman"/>
          <w:szCs w:val="20"/>
        </w:rPr>
        <w:t xml:space="preserve"> práce a s použitím odborné literatury a dalších informačních zdrojů, které jsou citovány v prác</w:t>
      </w:r>
      <w:r w:rsidR="00683740" w:rsidRPr="00A63392">
        <w:rPr>
          <w:rFonts w:cs="Times New Roman"/>
          <w:szCs w:val="20"/>
        </w:rPr>
        <w:t>i a uvedeny v seznamu použitých zdrojů</w:t>
      </w:r>
      <w:r w:rsidRPr="00A63392">
        <w:rPr>
          <w:rFonts w:cs="Times New Roman"/>
          <w:szCs w:val="20"/>
        </w:rPr>
        <w:t xml:space="preserve"> na konci práce. Jako autor</w:t>
      </w:r>
      <w:r w:rsidR="00754904" w:rsidRPr="00A63392">
        <w:rPr>
          <w:rFonts w:cs="Times New Roman"/>
          <w:szCs w:val="20"/>
        </w:rPr>
        <w:t>(</w:t>
      </w:r>
      <w:proofErr w:type="spellStart"/>
      <w:r w:rsidR="00754904" w:rsidRPr="00A63392">
        <w:rPr>
          <w:rFonts w:cs="Times New Roman"/>
          <w:szCs w:val="20"/>
        </w:rPr>
        <w:t>ka</w:t>
      </w:r>
      <w:proofErr w:type="spellEnd"/>
      <w:r w:rsidR="00754904" w:rsidRPr="00A63392">
        <w:rPr>
          <w:rFonts w:cs="Times New Roman"/>
          <w:szCs w:val="20"/>
        </w:rPr>
        <w:t>)</w:t>
      </w:r>
      <w:r w:rsidRPr="00A63392">
        <w:rPr>
          <w:rFonts w:cs="Times New Roman"/>
          <w:szCs w:val="20"/>
        </w:rPr>
        <w:t xml:space="preserve"> uvedené </w:t>
      </w:r>
      <w:r w:rsidR="00523A6B" w:rsidRPr="00A63392">
        <w:rPr>
          <w:rFonts w:cs="Times New Roman"/>
          <w:szCs w:val="20"/>
        </w:rPr>
        <w:t>bakalářské</w:t>
      </w:r>
      <w:r w:rsidRPr="00A63392">
        <w:rPr>
          <w:rFonts w:cs="Times New Roman"/>
          <w:szCs w:val="20"/>
        </w:rPr>
        <w:t xml:space="preserve"> práce dále prohlašuji, že jsem v souvislosti s jejím vytvořením neporušil autorská práva třetích osob.</w:t>
      </w:r>
    </w:p>
    <w:p w14:paraId="6E388B17" w14:textId="77777777" w:rsidR="00301B45" w:rsidRPr="00A63392" w:rsidRDefault="005F5B12" w:rsidP="00301B45">
      <w:pPr>
        <w:pStyle w:val="Diplomka"/>
        <w:rPr>
          <w:rFonts w:cs="Times New Roman"/>
          <w:szCs w:val="20"/>
        </w:rPr>
      </w:pPr>
      <w:r w:rsidRPr="00A63392">
        <w:rPr>
          <w:rFonts w:cs="Times New Roman"/>
          <w:szCs w:val="20"/>
        </w:rPr>
        <w:t xml:space="preserve"> </w:t>
      </w:r>
    </w:p>
    <w:p w14:paraId="0A3CE413" w14:textId="77777777" w:rsidR="005F5B12" w:rsidRPr="00A63392" w:rsidRDefault="005F5B12" w:rsidP="00301B45">
      <w:pPr>
        <w:pStyle w:val="Diplomka"/>
        <w:rPr>
          <w:rFonts w:cs="Times New Roman"/>
          <w:sz w:val="16"/>
          <w:szCs w:val="16"/>
        </w:rPr>
      </w:pPr>
    </w:p>
    <w:p w14:paraId="5D0663F9" w14:textId="77777777" w:rsidR="00301B45" w:rsidRPr="00A63392" w:rsidRDefault="00301B45" w:rsidP="00301B45">
      <w:pPr>
        <w:rPr>
          <w:lang w:val="pl-PL"/>
        </w:rPr>
      </w:pPr>
      <w:r w:rsidRPr="00A63392">
        <w:rPr>
          <w:lang w:val="pl-PL"/>
        </w:rPr>
        <w:t xml:space="preserve">V Praze dne </w:t>
      </w:r>
      <w:bookmarkStart w:id="1" w:name="Text7"/>
      <w:r w:rsidRPr="00A63392">
        <w:fldChar w:fldCharType="begin">
          <w:ffData>
            <w:name w:val="Text7"/>
            <w:enabled/>
            <w:calcOnExit w:val="0"/>
            <w:textInput>
              <w:default w:val="datum odevzdání"/>
            </w:textInput>
          </w:ffData>
        </w:fldChar>
      </w:r>
      <w:r w:rsidRPr="00A63392">
        <w:rPr>
          <w:lang w:val="pl-PL"/>
        </w:rPr>
        <w:instrText xml:space="preserve"> FORMTEXT </w:instrText>
      </w:r>
      <w:r w:rsidRPr="00A63392">
        <w:fldChar w:fldCharType="separate"/>
      </w:r>
      <w:r w:rsidRPr="00A63392">
        <w:rPr>
          <w:noProof/>
          <w:lang w:val="pl-PL"/>
        </w:rPr>
        <w:t>datum odevzdání</w:t>
      </w:r>
      <w:r w:rsidRPr="00A63392">
        <w:fldChar w:fldCharType="end"/>
      </w:r>
      <w:bookmarkEnd w:id="1"/>
      <w:r w:rsidRPr="00A63392">
        <w:rPr>
          <w:lang w:val="pl-PL"/>
        </w:rPr>
        <w:t xml:space="preserve">           </w:t>
      </w:r>
      <w:r w:rsidR="005F5B12" w:rsidRPr="00A63392">
        <w:rPr>
          <w:lang w:val="pl-PL"/>
        </w:rPr>
        <w:t xml:space="preserve">        </w:t>
      </w:r>
      <w:r w:rsidRPr="00A63392">
        <w:rPr>
          <w:lang w:val="pl-PL"/>
        </w:rPr>
        <w:t xml:space="preserve"> ___________________________</w:t>
      </w:r>
    </w:p>
    <w:p w14:paraId="593634B4" w14:textId="77777777" w:rsidR="00301B45" w:rsidRPr="00A63392" w:rsidRDefault="00301B45" w:rsidP="00301B45">
      <w:pPr>
        <w:pStyle w:val="ostatn"/>
        <w:rPr>
          <w:rFonts w:cs="Times New Roman"/>
          <w:lang w:val="pl-PL"/>
        </w:rPr>
      </w:pPr>
    </w:p>
    <w:p w14:paraId="0F90B0CA" w14:textId="77777777" w:rsidR="00301B45" w:rsidRPr="00A63392" w:rsidRDefault="00301B45" w:rsidP="00D341D7">
      <w:pPr>
        <w:jc w:val="center"/>
        <w:rPr>
          <w:b/>
        </w:rPr>
      </w:pPr>
    </w:p>
    <w:p w14:paraId="3CDAEF3A" w14:textId="77777777" w:rsidR="00301B45" w:rsidRPr="00A63392" w:rsidRDefault="00301B45" w:rsidP="00D341D7">
      <w:pPr>
        <w:jc w:val="center"/>
        <w:rPr>
          <w:b/>
        </w:rPr>
      </w:pPr>
    </w:p>
    <w:p w14:paraId="3618669A" w14:textId="77777777" w:rsidR="00D341D7" w:rsidRPr="00A63392" w:rsidRDefault="00D341D7" w:rsidP="002B66CD"/>
    <w:p w14:paraId="6124F650" w14:textId="77777777" w:rsidR="00D83A4B" w:rsidRPr="00A63392" w:rsidRDefault="00D83A4B" w:rsidP="00D83A4B">
      <w:pPr>
        <w:pStyle w:val="ostatn"/>
        <w:rPr>
          <w:rFonts w:cs="Times New Roman"/>
        </w:rPr>
      </w:pPr>
    </w:p>
    <w:p w14:paraId="620A4921" w14:textId="77777777" w:rsidR="00D83A4B" w:rsidRPr="00A63392" w:rsidRDefault="00D83A4B" w:rsidP="00D83A4B">
      <w:pPr>
        <w:rPr>
          <w:lang w:val="pl-PL"/>
        </w:rPr>
      </w:pPr>
    </w:p>
    <w:p w14:paraId="3FA470AC" w14:textId="77777777" w:rsidR="00D83A4B" w:rsidRPr="00A63392" w:rsidRDefault="00D83A4B" w:rsidP="00D83A4B">
      <w:pPr>
        <w:rPr>
          <w:lang w:val="pl-PL"/>
        </w:rPr>
      </w:pPr>
    </w:p>
    <w:p w14:paraId="22834FBA" w14:textId="77777777" w:rsidR="00D83A4B" w:rsidRPr="00A63392" w:rsidRDefault="00D83A4B" w:rsidP="00D83A4B">
      <w:pPr>
        <w:rPr>
          <w:lang w:val="pl-PL"/>
        </w:rPr>
      </w:pPr>
    </w:p>
    <w:p w14:paraId="229652DC" w14:textId="77777777" w:rsidR="00D83A4B" w:rsidRPr="00A63392" w:rsidRDefault="00D83A4B" w:rsidP="00D83A4B">
      <w:pPr>
        <w:rPr>
          <w:lang w:val="pl-PL"/>
        </w:rPr>
      </w:pPr>
    </w:p>
    <w:p w14:paraId="7BF595EA" w14:textId="77777777" w:rsidR="00D83A4B" w:rsidRPr="00A63392" w:rsidRDefault="00D83A4B" w:rsidP="00D83A4B">
      <w:pPr>
        <w:rPr>
          <w:lang w:val="pl-PL"/>
        </w:rPr>
      </w:pPr>
    </w:p>
    <w:p w14:paraId="1785239A" w14:textId="77777777" w:rsidR="00D83A4B" w:rsidRPr="00A63392" w:rsidRDefault="00D83A4B" w:rsidP="00D83A4B">
      <w:pPr>
        <w:rPr>
          <w:lang w:val="pl-PL"/>
        </w:rPr>
      </w:pPr>
    </w:p>
    <w:p w14:paraId="69B38C81" w14:textId="77777777" w:rsidR="00D83A4B" w:rsidRPr="00A63392" w:rsidRDefault="00D83A4B" w:rsidP="00D83A4B">
      <w:pPr>
        <w:rPr>
          <w:lang w:val="pl-PL"/>
        </w:rPr>
      </w:pPr>
    </w:p>
    <w:p w14:paraId="28222E98" w14:textId="77777777" w:rsidR="00D83A4B" w:rsidRPr="00A63392" w:rsidRDefault="00D83A4B" w:rsidP="00D83A4B">
      <w:pPr>
        <w:rPr>
          <w:lang w:val="pl-PL"/>
        </w:rPr>
      </w:pPr>
    </w:p>
    <w:p w14:paraId="42624F1E" w14:textId="77777777" w:rsidR="00D83A4B" w:rsidRPr="00A63392" w:rsidRDefault="00D83A4B" w:rsidP="00D83A4B">
      <w:pPr>
        <w:rPr>
          <w:lang w:val="pl-PL"/>
        </w:rPr>
      </w:pPr>
    </w:p>
    <w:p w14:paraId="5081F9D4" w14:textId="77777777" w:rsidR="00D83A4B" w:rsidRPr="00A63392" w:rsidRDefault="00D83A4B" w:rsidP="00D83A4B">
      <w:pPr>
        <w:rPr>
          <w:lang w:val="pl-PL"/>
        </w:rPr>
      </w:pPr>
    </w:p>
    <w:p w14:paraId="255A223E" w14:textId="77777777" w:rsidR="00D83A4B" w:rsidRPr="00A63392" w:rsidRDefault="00D83A4B" w:rsidP="00D83A4B">
      <w:pPr>
        <w:rPr>
          <w:lang w:val="pl-PL"/>
        </w:rPr>
      </w:pPr>
    </w:p>
    <w:p w14:paraId="0DE07167" w14:textId="77777777" w:rsidR="00D83A4B" w:rsidRPr="00A63392" w:rsidRDefault="00D83A4B" w:rsidP="00D83A4B">
      <w:pPr>
        <w:rPr>
          <w:lang w:val="pl-PL"/>
        </w:rPr>
      </w:pPr>
    </w:p>
    <w:p w14:paraId="766B3DD4" w14:textId="77777777" w:rsidR="00D83A4B" w:rsidRPr="00A63392" w:rsidRDefault="00D83A4B" w:rsidP="00D83A4B">
      <w:pPr>
        <w:rPr>
          <w:lang w:val="pl-PL"/>
        </w:rPr>
      </w:pPr>
    </w:p>
    <w:p w14:paraId="0B2FDDD0" w14:textId="77777777" w:rsidR="00D83A4B" w:rsidRPr="00A63392" w:rsidRDefault="00D83A4B" w:rsidP="00D83A4B">
      <w:pPr>
        <w:rPr>
          <w:lang w:val="pl-PL"/>
        </w:rPr>
      </w:pPr>
    </w:p>
    <w:p w14:paraId="465D2857" w14:textId="77777777" w:rsidR="00D83A4B" w:rsidRPr="00A63392" w:rsidRDefault="00D83A4B" w:rsidP="00D83A4B">
      <w:pPr>
        <w:rPr>
          <w:lang w:val="pl-PL"/>
        </w:rPr>
      </w:pPr>
    </w:p>
    <w:p w14:paraId="7EE158C9" w14:textId="77777777" w:rsidR="00D83A4B" w:rsidRPr="00A63392" w:rsidRDefault="00D83A4B" w:rsidP="00D83A4B">
      <w:pPr>
        <w:rPr>
          <w:lang w:val="pl-PL"/>
        </w:rPr>
      </w:pPr>
    </w:p>
    <w:p w14:paraId="2618064A" w14:textId="77777777" w:rsidR="00D83A4B" w:rsidRPr="00A63392" w:rsidRDefault="00D83A4B" w:rsidP="00D83A4B">
      <w:pPr>
        <w:rPr>
          <w:lang w:val="pl-PL"/>
        </w:rPr>
      </w:pPr>
    </w:p>
    <w:p w14:paraId="02B614AF" w14:textId="77777777" w:rsidR="00D83A4B" w:rsidRPr="00A63392" w:rsidRDefault="00D83A4B" w:rsidP="00D83A4B">
      <w:pPr>
        <w:rPr>
          <w:lang w:val="pl-PL"/>
        </w:rPr>
      </w:pPr>
    </w:p>
    <w:p w14:paraId="1E444236" w14:textId="77777777" w:rsidR="00D83A4B" w:rsidRPr="00A63392" w:rsidRDefault="00D83A4B" w:rsidP="00D83A4B">
      <w:pPr>
        <w:rPr>
          <w:lang w:val="pl-PL"/>
        </w:rPr>
      </w:pPr>
    </w:p>
    <w:p w14:paraId="3BACD3C8" w14:textId="77777777" w:rsidR="00D83A4B" w:rsidRPr="00A63392" w:rsidRDefault="00D83A4B" w:rsidP="00D83A4B">
      <w:pPr>
        <w:rPr>
          <w:lang w:val="pl-PL"/>
        </w:rPr>
      </w:pPr>
    </w:p>
    <w:p w14:paraId="7045790B" w14:textId="77777777" w:rsidR="00D83A4B" w:rsidRPr="00A63392" w:rsidRDefault="00D83A4B" w:rsidP="00D83A4B">
      <w:pPr>
        <w:rPr>
          <w:lang w:val="pl-PL"/>
        </w:rPr>
      </w:pPr>
    </w:p>
    <w:p w14:paraId="34418F96" w14:textId="77777777" w:rsidR="00D83A4B" w:rsidRPr="00A63392" w:rsidRDefault="00D83A4B" w:rsidP="00D83A4B">
      <w:pPr>
        <w:rPr>
          <w:lang w:val="pl-PL"/>
        </w:rPr>
      </w:pPr>
    </w:p>
    <w:p w14:paraId="522E393E" w14:textId="77777777" w:rsidR="00D83A4B" w:rsidRPr="00A63392" w:rsidRDefault="00D83A4B" w:rsidP="00D83A4B">
      <w:pPr>
        <w:rPr>
          <w:lang w:val="pl-PL"/>
        </w:rPr>
      </w:pPr>
    </w:p>
    <w:p w14:paraId="5256F1DD" w14:textId="77777777" w:rsidR="00D83A4B" w:rsidRPr="00A63392" w:rsidRDefault="00D83A4B" w:rsidP="00D83A4B">
      <w:pPr>
        <w:rPr>
          <w:lang w:val="pl-PL"/>
        </w:rPr>
      </w:pPr>
    </w:p>
    <w:p w14:paraId="6C898C2A" w14:textId="77777777" w:rsidR="00D83A4B" w:rsidRPr="00A63392" w:rsidRDefault="00D83A4B" w:rsidP="00D83A4B">
      <w:pPr>
        <w:rPr>
          <w:lang w:val="pl-PL"/>
        </w:rPr>
      </w:pPr>
    </w:p>
    <w:p w14:paraId="73D32223" w14:textId="77777777" w:rsidR="00D83A4B" w:rsidRPr="00A63392" w:rsidRDefault="00D83A4B" w:rsidP="00D83A4B">
      <w:pPr>
        <w:rPr>
          <w:lang w:val="pl-PL"/>
        </w:rPr>
      </w:pPr>
    </w:p>
    <w:p w14:paraId="05D194BA" w14:textId="77777777" w:rsidR="000F7EA1" w:rsidRPr="00A63392" w:rsidRDefault="000F7EA1" w:rsidP="00D83A4B">
      <w:pPr>
        <w:rPr>
          <w:lang w:val="pl-PL"/>
        </w:rPr>
      </w:pPr>
    </w:p>
    <w:p w14:paraId="5443485C" w14:textId="77777777" w:rsidR="000F7EA1" w:rsidRPr="00A63392" w:rsidRDefault="000F7EA1" w:rsidP="00D83A4B">
      <w:pPr>
        <w:rPr>
          <w:lang w:val="pl-PL"/>
        </w:rPr>
      </w:pPr>
    </w:p>
    <w:p w14:paraId="343BD261" w14:textId="77777777" w:rsidR="00E52751" w:rsidRPr="00A63392" w:rsidRDefault="00E52751" w:rsidP="00D83A4B">
      <w:pPr>
        <w:rPr>
          <w:lang w:val="pl-PL"/>
        </w:rPr>
      </w:pPr>
    </w:p>
    <w:p w14:paraId="7602AEB9" w14:textId="77777777" w:rsidR="00D83A4B" w:rsidRPr="00A63392" w:rsidRDefault="00D83A4B" w:rsidP="00D83A4B">
      <w:pPr>
        <w:rPr>
          <w:lang w:val="pl-PL"/>
        </w:rPr>
      </w:pPr>
    </w:p>
    <w:p w14:paraId="5FF5E717" w14:textId="77777777" w:rsidR="00D83A4B" w:rsidRPr="00A63392" w:rsidRDefault="00D83A4B" w:rsidP="00D83A4B">
      <w:pPr>
        <w:rPr>
          <w:lang w:val="pl-PL"/>
        </w:rPr>
      </w:pPr>
    </w:p>
    <w:p w14:paraId="77AF4F2B" w14:textId="77777777" w:rsidR="00D83A4B" w:rsidRPr="00A63392" w:rsidRDefault="00D83A4B" w:rsidP="00D83A4B">
      <w:pPr>
        <w:rPr>
          <w:lang w:val="pl-PL"/>
        </w:rPr>
      </w:pPr>
    </w:p>
    <w:p w14:paraId="1B7D2174" w14:textId="77777777" w:rsidR="00F40D7B" w:rsidRPr="00A63392" w:rsidRDefault="00F40D7B" w:rsidP="00D83A4B">
      <w:pPr>
        <w:rPr>
          <w:lang w:val="pl-PL"/>
        </w:rPr>
      </w:pPr>
    </w:p>
    <w:p w14:paraId="2A792A4C" w14:textId="77777777" w:rsidR="00F40D7B" w:rsidRPr="00A63392" w:rsidRDefault="00F40D7B" w:rsidP="00D83A4B">
      <w:pPr>
        <w:rPr>
          <w:lang w:val="pl-PL"/>
        </w:rPr>
      </w:pPr>
    </w:p>
    <w:p w14:paraId="05586035" w14:textId="77777777" w:rsidR="00F40D7B" w:rsidRPr="00A63392" w:rsidRDefault="00F40D7B" w:rsidP="00D83A4B">
      <w:pPr>
        <w:rPr>
          <w:lang w:val="pl-PL"/>
        </w:rPr>
      </w:pPr>
    </w:p>
    <w:p w14:paraId="2A6F8661" w14:textId="77777777" w:rsidR="005A4A1B" w:rsidRPr="00A63392" w:rsidRDefault="005A4A1B" w:rsidP="00D83A4B">
      <w:pPr>
        <w:rPr>
          <w:lang w:val="pl-PL"/>
        </w:rPr>
      </w:pPr>
    </w:p>
    <w:p w14:paraId="138308C3" w14:textId="77777777" w:rsidR="00D83A4B" w:rsidRPr="00A63392" w:rsidRDefault="00D83A4B" w:rsidP="00D83A4B">
      <w:pPr>
        <w:pStyle w:val="ostatnvlevo"/>
        <w:rPr>
          <w:b/>
        </w:rPr>
      </w:pPr>
      <w:r w:rsidRPr="00A63392">
        <w:rPr>
          <w:b/>
        </w:rPr>
        <w:t>Poděkování</w:t>
      </w:r>
    </w:p>
    <w:p w14:paraId="24F3EC4B" w14:textId="77777777" w:rsidR="005F5B12" w:rsidRPr="00A63392" w:rsidRDefault="005F5B12" w:rsidP="00D83A4B">
      <w:pPr>
        <w:pStyle w:val="ostatnvlevo"/>
      </w:pPr>
    </w:p>
    <w:p w14:paraId="3CBCCFB7" w14:textId="77777777" w:rsidR="00754904" w:rsidRPr="00A63392" w:rsidRDefault="00754904" w:rsidP="00074F1B">
      <w:pPr>
        <w:pStyle w:val="ostatnvlevo"/>
        <w:spacing w:line="360" w:lineRule="auto"/>
      </w:pPr>
      <w:r w:rsidRPr="00A63392">
        <w:t xml:space="preserve">Rád(a) bych touto cestou poděkoval(a) </w:t>
      </w:r>
      <w:bookmarkStart w:id="2" w:name="Text8"/>
      <w:r w:rsidRPr="00A63392">
        <w:fldChar w:fldCharType="begin">
          <w:ffData>
            <w:name w:val="Text8"/>
            <w:enabled/>
            <w:calcOnExit w:val="0"/>
            <w:textInput>
              <w:default w:val="jméno vedoucího, případně dalších osob, a informace, za co děkujete."/>
            </w:textInput>
          </w:ffData>
        </w:fldChar>
      </w:r>
      <w:r w:rsidRPr="00A63392">
        <w:instrText xml:space="preserve"> FORMTEXT </w:instrText>
      </w:r>
      <w:r w:rsidRPr="00A63392">
        <w:fldChar w:fldCharType="separate"/>
      </w:r>
      <w:r w:rsidRPr="00A63392">
        <w:rPr>
          <w:noProof/>
        </w:rPr>
        <w:t>jméno vedoucího, případně dalších osob, a informace, za co děkujete.</w:t>
      </w:r>
      <w:r w:rsidRPr="00A63392">
        <w:fldChar w:fldCharType="end"/>
      </w:r>
      <w:bookmarkEnd w:id="2"/>
    </w:p>
    <w:p w14:paraId="32796A7C" w14:textId="77777777" w:rsidR="005F5B12" w:rsidRPr="00A63392" w:rsidRDefault="005F5B12" w:rsidP="002B66CD"/>
    <w:p w14:paraId="76F6EA10" w14:textId="77777777" w:rsidR="000F7EA1" w:rsidRPr="00A63392" w:rsidRDefault="000F7EA1" w:rsidP="002B66CD"/>
    <w:p w14:paraId="797E71E7" w14:textId="77777777" w:rsidR="009C282B" w:rsidRPr="00A63392" w:rsidRDefault="009C282B" w:rsidP="002B66CD"/>
    <w:p w14:paraId="02E4A222" w14:textId="77777777" w:rsidR="00523AF4" w:rsidRPr="00A63392" w:rsidRDefault="00523AF4" w:rsidP="002B66CD"/>
    <w:p w14:paraId="182CA588" w14:textId="77777777" w:rsidR="00523AF4" w:rsidRPr="00A63392" w:rsidRDefault="00523AF4" w:rsidP="002B66CD">
      <w:pPr>
        <w:sectPr w:rsidR="00523AF4" w:rsidRPr="00A63392" w:rsidSect="002A60A3">
          <w:headerReference w:type="default" r:id="rId11"/>
          <w:pgSz w:w="11907" w:h="16839" w:code="9"/>
          <w:pgMar w:top="1701" w:right="1134" w:bottom="1418" w:left="1985" w:header="709" w:footer="709" w:gutter="0"/>
          <w:pgNumType w:start="1"/>
          <w:cols w:space="708"/>
          <w:noEndnote/>
          <w:docGrid w:linePitch="326"/>
        </w:sectPr>
      </w:pPr>
    </w:p>
    <w:p w14:paraId="03D70836" w14:textId="77777777" w:rsidR="000F7EA1" w:rsidRPr="00A63392" w:rsidRDefault="000F7EA1" w:rsidP="00D83A4B">
      <w:pPr>
        <w:pStyle w:val="Diplomka"/>
        <w:rPr>
          <w:rFonts w:cs="Times New Roman"/>
        </w:rPr>
      </w:pPr>
    </w:p>
    <w:p w14:paraId="6B62B3C4" w14:textId="551E6D03" w:rsidR="007E1CD8" w:rsidRPr="000F7EA1" w:rsidRDefault="004A3013" w:rsidP="00A03C4F">
      <w:pPr>
        <w:pStyle w:val="Titulka"/>
        <w:jc w:val="left"/>
        <w:rPr>
          <w:rFonts w:cs="Times New Roman"/>
        </w:rPr>
      </w:pPr>
      <w:r>
        <w:lastRenderedPageBreak/>
        <w:t>Návrh univerzální programové logiky pro vývoj her</w:t>
      </w:r>
    </w:p>
    <w:p w14:paraId="4497503A" w14:textId="77777777" w:rsidR="007E1CD8" w:rsidRPr="000F7EA1" w:rsidRDefault="007E1CD8" w:rsidP="007E1CD8">
      <w:pPr>
        <w:pStyle w:val="Titulka"/>
        <w:rPr>
          <w:rFonts w:cs="Times New Roman"/>
        </w:rPr>
      </w:pPr>
    </w:p>
    <w:p w14:paraId="657F2CC3" w14:textId="77777777" w:rsidR="007E1CD8" w:rsidRPr="000F7EA1" w:rsidRDefault="00411054" w:rsidP="007E1CD8">
      <w:pPr>
        <w:rPr>
          <w:b/>
        </w:rPr>
      </w:pPr>
      <w:r>
        <w:rPr>
          <w:b/>
        </w:rPr>
        <w:t>Abstrakt</w:t>
      </w:r>
    </w:p>
    <w:p w14:paraId="5AE529A7" w14:textId="77777777" w:rsidR="007E1CD8" w:rsidRPr="000F7EA1" w:rsidRDefault="007E1CD8" w:rsidP="007E1CD8"/>
    <w:p w14:paraId="247BCC54" w14:textId="77777777" w:rsidR="007E1CD8" w:rsidRPr="000F7EA1" w:rsidRDefault="007E1CD8" w:rsidP="007E1CD8">
      <w:pPr>
        <w:pStyle w:val="Diplomka"/>
        <w:rPr>
          <w:rFonts w:cs="Times New Roman"/>
        </w:rPr>
      </w:pPr>
      <w:r>
        <w:rPr>
          <w:rFonts w:cs="Times New Roman"/>
        </w:rPr>
        <w:fldChar w:fldCharType="begin">
          <w:ffData>
            <w:name w:val="Text12"/>
            <w:enabled/>
            <w:calcOnExit w:val="0"/>
            <w:textInput>
              <w:default w:val="Souhrn práce (cca 15 řádek textu)."/>
            </w:textInput>
          </w:ffData>
        </w:fldChar>
      </w:r>
      <w:bookmarkStart w:id="3" w:name="Text12"/>
      <w:r w:rsidRPr="00A63392">
        <w:rPr>
          <w:rFonts w:cs="Times New Roman"/>
        </w:rPr>
        <w:instrText xml:space="preserve"> FORMTEXT </w:instrText>
      </w:r>
      <w:r w:rsidRPr="00A63392"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Souhrn práce (cca 15 řádek textu).</w:t>
      </w:r>
      <w:r>
        <w:rPr>
          <w:rFonts w:cs="Times New Roman"/>
        </w:rPr>
        <w:fldChar w:fldCharType="end"/>
      </w:r>
      <w:bookmarkEnd w:id="3"/>
    </w:p>
    <w:p w14:paraId="3C5A7221" w14:textId="77777777" w:rsidR="007E1CD8" w:rsidRPr="000F7EA1" w:rsidRDefault="007E1CD8" w:rsidP="007E1CD8">
      <w:pPr>
        <w:spacing w:line="360" w:lineRule="auto"/>
        <w:jc w:val="both"/>
        <w:rPr>
          <w:b/>
        </w:rPr>
      </w:pPr>
    </w:p>
    <w:p w14:paraId="32446A7C" w14:textId="52C47420" w:rsidR="007E1CD8" w:rsidRPr="004A3013" w:rsidRDefault="007E1CD8" w:rsidP="00A03C4F">
      <w:pPr>
        <w:spacing w:line="360" w:lineRule="auto"/>
        <w:jc w:val="both"/>
        <w:rPr>
          <w:lang w:val="en-US"/>
        </w:rPr>
      </w:pPr>
      <w:r w:rsidRPr="000F7EA1">
        <w:rPr>
          <w:b/>
        </w:rPr>
        <w:t>Klíčová slova:</w:t>
      </w:r>
      <w:r w:rsidRPr="000F7EA1">
        <w:t xml:space="preserve"> </w:t>
      </w:r>
      <w:r w:rsidR="000F4368">
        <w:t xml:space="preserve">herní </w:t>
      </w:r>
      <w:proofErr w:type="spellStart"/>
      <w:r w:rsidR="000F4368">
        <w:t>enginy</w:t>
      </w:r>
      <w:proofErr w:type="spellEnd"/>
      <w:r w:rsidR="000F4368">
        <w:t>, uživatelská rozhraní, programovací jazyky, objektový model, vývoj her</w:t>
      </w:r>
      <w:r>
        <w:br w:type="page"/>
      </w:r>
      <w:r w:rsidR="004A3013" w:rsidRPr="004A3013">
        <w:rPr>
          <w:lang w:val="en-US"/>
        </w:rPr>
        <w:lastRenderedPageBreak/>
        <w:t>Design of universal program logic for game development</w:t>
      </w:r>
    </w:p>
    <w:p w14:paraId="05B5EEB8" w14:textId="77777777" w:rsidR="007E1CD8" w:rsidRPr="007E1CD8" w:rsidRDefault="007E1CD8" w:rsidP="007E1CD8">
      <w:pPr>
        <w:pStyle w:val="Titulka"/>
        <w:rPr>
          <w:rFonts w:cs="Times New Roman"/>
          <w:lang w:val="en-GB"/>
        </w:rPr>
      </w:pPr>
    </w:p>
    <w:p w14:paraId="4EE94746" w14:textId="77777777" w:rsidR="00F85EBE" w:rsidRDefault="00F85EBE" w:rsidP="00F85EBE">
      <w:pPr>
        <w:rPr>
          <w:b/>
          <w:lang w:val="en-GB"/>
        </w:rPr>
      </w:pPr>
      <w:r>
        <w:rPr>
          <w:b/>
          <w:lang w:val="en-GB"/>
        </w:rPr>
        <w:t>Abstract</w:t>
      </w:r>
    </w:p>
    <w:p w14:paraId="66603227" w14:textId="77777777" w:rsidR="007E1CD8" w:rsidRPr="007E1CD8" w:rsidRDefault="007E1CD8" w:rsidP="007E1CD8">
      <w:pPr>
        <w:rPr>
          <w:lang w:val="en-GB"/>
        </w:rPr>
      </w:pPr>
    </w:p>
    <w:p w14:paraId="1370E753" w14:textId="77777777" w:rsidR="007E1CD8" w:rsidRPr="007E1CD8" w:rsidRDefault="007E1CD8" w:rsidP="007E1CD8">
      <w:pPr>
        <w:pStyle w:val="Diplomka"/>
        <w:rPr>
          <w:rFonts w:cs="Times New Roman"/>
          <w:lang w:val="en-GB"/>
        </w:rPr>
      </w:pPr>
      <w:r w:rsidRPr="007E1CD8">
        <w:rPr>
          <w:rFonts w:cs="Times New Roman"/>
          <w:lang w:val="en-GB"/>
        </w:rPr>
        <w:fldChar w:fldCharType="begin">
          <w:ffData>
            <w:name w:val=""/>
            <w:enabled/>
            <w:calcOnExit w:val="0"/>
            <w:textInput>
              <w:default w:val="Anglický překlad českého souhrnu"/>
            </w:textInput>
          </w:ffData>
        </w:fldChar>
      </w:r>
      <w:r w:rsidRPr="00A63392">
        <w:rPr>
          <w:rFonts w:cs="Times New Roman"/>
          <w:lang w:val="en-GB"/>
        </w:rPr>
        <w:instrText xml:space="preserve"> FORMTEXT </w:instrText>
      </w:r>
      <w:r w:rsidRPr="00A63392">
        <w:rPr>
          <w:rFonts w:cs="Times New Roman"/>
          <w:lang w:val="en-GB"/>
        </w:rPr>
      </w:r>
      <w:r w:rsidRPr="007E1CD8">
        <w:rPr>
          <w:rFonts w:cs="Times New Roman"/>
          <w:lang w:val="en-GB"/>
        </w:rPr>
        <w:fldChar w:fldCharType="separate"/>
      </w:r>
      <w:r w:rsidRPr="007E1CD8">
        <w:rPr>
          <w:rFonts w:cs="Times New Roman"/>
          <w:noProof/>
          <w:lang w:val="en-GB"/>
        </w:rPr>
        <w:t>Anglický překlad českého souhrnu</w:t>
      </w:r>
      <w:r w:rsidRPr="007E1CD8">
        <w:rPr>
          <w:rFonts w:cs="Times New Roman"/>
          <w:lang w:val="en-GB"/>
        </w:rPr>
        <w:fldChar w:fldCharType="end"/>
      </w:r>
    </w:p>
    <w:p w14:paraId="6D6716DE" w14:textId="77777777" w:rsidR="007E1CD8" w:rsidRPr="007E1CD8" w:rsidRDefault="007E1CD8" w:rsidP="007E1CD8">
      <w:pPr>
        <w:spacing w:line="276" w:lineRule="auto"/>
        <w:jc w:val="both"/>
        <w:rPr>
          <w:lang w:val="en-GB"/>
        </w:rPr>
      </w:pPr>
    </w:p>
    <w:p w14:paraId="26E539F0" w14:textId="1B733C1B" w:rsidR="007E1CD8" w:rsidRPr="000F4368" w:rsidRDefault="007E1CD8" w:rsidP="007E1CD8">
      <w:pPr>
        <w:pStyle w:val="Diplomka"/>
        <w:ind w:firstLine="0"/>
        <w:rPr>
          <w:rFonts w:cs="Times New Roman"/>
          <w:lang w:val="en-US"/>
        </w:rPr>
      </w:pPr>
      <w:r w:rsidRPr="007E1CD8">
        <w:rPr>
          <w:rFonts w:cs="Times New Roman"/>
          <w:b/>
          <w:lang w:val="en-GB"/>
        </w:rPr>
        <w:t>Keywords</w:t>
      </w:r>
      <w:r w:rsidRPr="007E1CD8">
        <w:rPr>
          <w:rFonts w:cs="Times New Roman"/>
          <w:lang w:val="en-GB"/>
        </w:rPr>
        <w:t xml:space="preserve">: </w:t>
      </w:r>
      <w:r w:rsidR="000F4368" w:rsidRPr="000F4368">
        <w:rPr>
          <w:lang w:val="en-US"/>
        </w:rPr>
        <w:t>game engines, user interface, programing languages, object model, game development</w:t>
      </w:r>
    </w:p>
    <w:p w14:paraId="42EC6642" w14:textId="77777777" w:rsidR="007E1CD8" w:rsidRPr="000F7EA1" w:rsidRDefault="007E1CD8" w:rsidP="007E1CD8">
      <w:pPr>
        <w:pStyle w:val="Titulka"/>
        <w:rPr>
          <w:rFonts w:cs="Times New Roman"/>
        </w:rPr>
      </w:pPr>
    </w:p>
    <w:p w14:paraId="021BC30E" w14:textId="77777777" w:rsidR="007E1CD8" w:rsidRPr="000F7EA1" w:rsidRDefault="007E1CD8" w:rsidP="007E1CD8"/>
    <w:p w14:paraId="7E1691BA" w14:textId="77777777" w:rsidR="007E1CD8" w:rsidRPr="000F7EA1" w:rsidRDefault="007E1CD8" w:rsidP="007E1CD8"/>
    <w:p w14:paraId="42E17BC4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5F55EE09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7E99B552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69CDF3C3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1D0D6C1D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26F95A12" w14:textId="77777777" w:rsidR="007E1CD8" w:rsidRDefault="007E1CD8" w:rsidP="007E1CD8">
      <w:pPr>
        <w:spacing w:line="276" w:lineRule="auto"/>
        <w:rPr>
          <w:b/>
          <w:sz w:val="28"/>
          <w:szCs w:val="28"/>
        </w:rPr>
      </w:pPr>
    </w:p>
    <w:p w14:paraId="47012D98" w14:textId="77777777" w:rsidR="000F18CE" w:rsidRPr="000F7EA1" w:rsidRDefault="000F18CE" w:rsidP="005F3578">
      <w:pPr>
        <w:pStyle w:val="Diplomka"/>
        <w:ind w:firstLine="0"/>
        <w:rPr>
          <w:b/>
          <w:sz w:val="32"/>
          <w:szCs w:val="32"/>
        </w:rPr>
      </w:pPr>
      <w:r>
        <w:rPr>
          <w:rFonts w:cs="Times New Roman"/>
        </w:rPr>
        <w:br w:type="page"/>
      </w:r>
      <w:r w:rsidRPr="000F7EA1">
        <w:rPr>
          <w:b/>
          <w:sz w:val="32"/>
          <w:szCs w:val="32"/>
        </w:rPr>
        <w:lastRenderedPageBreak/>
        <w:t>Obsah</w:t>
      </w:r>
    </w:p>
    <w:p w14:paraId="133EFDE2" w14:textId="77777777" w:rsidR="000F18CE" w:rsidRPr="000F7EA1" w:rsidRDefault="000F18CE" w:rsidP="000F18CE">
      <w:pPr>
        <w:rPr>
          <w:sz w:val="6"/>
          <w:szCs w:val="6"/>
        </w:rPr>
      </w:pPr>
    </w:p>
    <w:p w14:paraId="729E7C86" w14:textId="77777777" w:rsidR="000F18CE" w:rsidRPr="000F7EA1" w:rsidRDefault="000F18CE" w:rsidP="000F18CE">
      <w:pPr>
        <w:spacing w:line="211" w:lineRule="auto"/>
        <w:rPr>
          <w:sz w:val="8"/>
          <w:szCs w:val="8"/>
          <w:lang w:eastAsia="en-US"/>
        </w:rPr>
      </w:pPr>
    </w:p>
    <w:p w14:paraId="451C0E13" w14:textId="77777777" w:rsidR="00051BAC" w:rsidRPr="00BB198A" w:rsidRDefault="00413809">
      <w:pPr>
        <w:pStyle w:val="Obsah1"/>
        <w:rPr>
          <w:rFonts w:ascii="Calibri" w:hAnsi="Calibri"/>
          <w:b w:val="0"/>
          <w:sz w:val="22"/>
          <w:lang w:eastAsia="cs-CZ"/>
        </w:rPr>
      </w:pPr>
      <w:r>
        <w:rPr>
          <w:b w:val="0"/>
        </w:rPr>
        <w:fldChar w:fldCharType="begin"/>
      </w:r>
      <w:r>
        <w:rPr>
          <w:b w:val="0"/>
        </w:rPr>
        <w:instrText xml:space="preserve"> TOC \o "1-4" \h \z \u </w:instrText>
      </w:r>
      <w:r>
        <w:rPr>
          <w:b w:val="0"/>
        </w:rPr>
        <w:fldChar w:fldCharType="separate"/>
      </w:r>
      <w:hyperlink w:anchor="_Toc476080898" w:history="1">
        <w:r w:rsidR="00051BAC" w:rsidRPr="00CC15EF">
          <w:rPr>
            <w:rStyle w:val="Hypertextovodkaz"/>
          </w:rPr>
          <w:t>1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Úvod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898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9</w:t>
        </w:r>
        <w:r w:rsidR="00051BAC">
          <w:rPr>
            <w:webHidden/>
          </w:rPr>
          <w:fldChar w:fldCharType="end"/>
        </w:r>
      </w:hyperlink>
    </w:p>
    <w:p w14:paraId="6054D03C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899" w:history="1">
        <w:r w:rsidR="00051BAC" w:rsidRPr="00CC15EF">
          <w:rPr>
            <w:rStyle w:val="Hypertextovodkaz"/>
          </w:rPr>
          <w:t>2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Cíl práce a metodika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899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0</w:t>
        </w:r>
        <w:r w:rsidR="00051BAC">
          <w:rPr>
            <w:webHidden/>
          </w:rPr>
          <w:fldChar w:fldCharType="end"/>
        </w:r>
      </w:hyperlink>
    </w:p>
    <w:p w14:paraId="30C565C4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00" w:history="1">
        <w:r w:rsidR="00051BAC" w:rsidRPr="00CC15EF">
          <w:rPr>
            <w:rStyle w:val="Hypertextovodkaz"/>
          </w:rPr>
          <w:t>3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Teoretická východiska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0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1</w:t>
        </w:r>
        <w:r w:rsidR="00051BAC">
          <w:rPr>
            <w:webHidden/>
          </w:rPr>
          <w:fldChar w:fldCharType="end"/>
        </w:r>
      </w:hyperlink>
    </w:p>
    <w:p w14:paraId="1FDDCD1F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01" w:history="1">
        <w:r w:rsidR="00051BAC" w:rsidRPr="00CC15EF">
          <w:rPr>
            <w:rStyle w:val="Hypertextovodkaz"/>
          </w:rPr>
          <w:t>3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1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1</w:t>
        </w:r>
        <w:r w:rsidR="00051BAC">
          <w:rPr>
            <w:webHidden/>
          </w:rPr>
          <w:fldChar w:fldCharType="end"/>
        </w:r>
      </w:hyperlink>
    </w:p>
    <w:p w14:paraId="1B12EB97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02" w:history="1">
        <w:r w:rsidR="00051BAC" w:rsidRPr="00CC15EF">
          <w:rPr>
            <w:rStyle w:val="Hypertextovodkaz"/>
          </w:rPr>
          <w:t>3.1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2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1</w:t>
        </w:r>
        <w:r w:rsidR="00051BAC">
          <w:rPr>
            <w:webHidden/>
          </w:rPr>
          <w:fldChar w:fldCharType="end"/>
        </w:r>
      </w:hyperlink>
    </w:p>
    <w:p w14:paraId="3FE4C4B7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03" w:history="1">
        <w:r w:rsidR="00051BAC" w:rsidRPr="00CC15EF">
          <w:rPr>
            <w:rStyle w:val="Hypertextovodkaz"/>
          </w:rPr>
          <w:t>3.1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3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1</w:t>
        </w:r>
        <w:r w:rsidR="00051BAC">
          <w:rPr>
            <w:webHidden/>
          </w:rPr>
          <w:fldChar w:fldCharType="end"/>
        </w:r>
      </w:hyperlink>
    </w:p>
    <w:p w14:paraId="465B778C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04" w:history="1">
        <w:r w:rsidR="00051BAC" w:rsidRPr="00CC15EF">
          <w:rPr>
            <w:rStyle w:val="Hypertextovodkaz"/>
          </w:rPr>
          <w:t>3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4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1</w:t>
        </w:r>
        <w:r w:rsidR="00051BAC">
          <w:rPr>
            <w:webHidden/>
          </w:rPr>
          <w:fldChar w:fldCharType="end"/>
        </w:r>
      </w:hyperlink>
    </w:p>
    <w:p w14:paraId="3E06123F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05" w:history="1">
        <w:r w:rsidR="00051BAC" w:rsidRPr="00CC15EF">
          <w:rPr>
            <w:rStyle w:val="Hypertextovodkaz"/>
          </w:rPr>
          <w:t>4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Vlastní práce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5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2</w:t>
        </w:r>
        <w:r w:rsidR="00051BAC">
          <w:rPr>
            <w:webHidden/>
          </w:rPr>
          <w:fldChar w:fldCharType="end"/>
        </w:r>
      </w:hyperlink>
    </w:p>
    <w:p w14:paraId="09F6D34E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06" w:history="1">
        <w:r w:rsidR="00051BAC" w:rsidRPr="00CC15EF">
          <w:rPr>
            <w:rStyle w:val="Hypertextovodkaz"/>
          </w:rPr>
          <w:t>4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6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2</w:t>
        </w:r>
        <w:r w:rsidR="00051BAC">
          <w:rPr>
            <w:webHidden/>
          </w:rPr>
          <w:fldChar w:fldCharType="end"/>
        </w:r>
      </w:hyperlink>
    </w:p>
    <w:p w14:paraId="5D1517B3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07" w:history="1">
        <w:r w:rsidR="00051BAC" w:rsidRPr="00CC15EF">
          <w:rPr>
            <w:rStyle w:val="Hypertextovodkaz"/>
          </w:rPr>
          <w:t>4.1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7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2</w:t>
        </w:r>
        <w:r w:rsidR="00051BAC">
          <w:rPr>
            <w:webHidden/>
          </w:rPr>
          <w:fldChar w:fldCharType="end"/>
        </w:r>
      </w:hyperlink>
    </w:p>
    <w:p w14:paraId="0D3B08FE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08" w:history="1">
        <w:r w:rsidR="00051BAC" w:rsidRPr="00CC15EF">
          <w:rPr>
            <w:rStyle w:val="Hypertextovodkaz"/>
          </w:rPr>
          <w:t>4.1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8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2</w:t>
        </w:r>
        <w:r w:rsidR="00051BAC">
          <w:rPr>
            <w:webHidden/>
          </w:rPr>
          <w:fldChar w:fldCharType="end"/>
        </w:r>
      </w:hyperlink>
    </w:p>
    <w:p w14:paraId="2CD4BF62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09" w:history="1">
        <w:r w:rsidR="00051BAC" w:rsidRPr="00CC15EF">
          <w:rPr>
            <w:rStyle w:val="Hypertextovodkaz"/>
          </w:rPr>
          <w:t>4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09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2</w:t>
        </w:r>
        <w:r w:rsidR="00051BAC">
          <w:rPr>
            <w:webHidden/>
          </w:rPr>
          <w:fldChar w:fldCharType="end"/>
        </w:r>
      </w:hyperlink>
    </w:p>
    <w:p w14:paraId="78BED489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10" w:history="1">
        <w:r w:rsidR="00051BAC" w:rsidRPr="00CC15EF">
          <w:rPr>
            <w:rStyle w:val="Hypertextovodkaz"/>
          </w:rPr>
          <w:t>5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Výsledky a diskuse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0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3</w:t>
        </w:r>
        <w:r w:rsidR="00051BAC">
          <w:rPr>
            <w:webHidden/>
          </w:rPr>
          <w:fldChar w:fldCharType="end"/>
        </w:r>
      </w:hyperlink>
    </w:p>
    <w:p w14:paraId="4BEC85FA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11" w:history="1">
        <w:r w:rsidR="00051BAC" w:rsidRPr="00CC15EF">
          <w:rPr>
            <w:rStyle w:val="Hypertextovodkaz"/>
          </w:rPr>
          <w:t>5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1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3</w:t>
        </w:r>
        <w:r w:rsidR="00051BAC">
          <w:rPr>
            <w:webHidden/>
          </w:rPr>
          <w:fldChar w:fldCharType="end"/>
        </w:r>
      </w:hyperlink>
    </w:p>
    <w:p w14:paraId="4BDCAB8D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12" w:history="1">
        <w:r w:rsidR="00051BAC" w:rsidRPr="00CC15EF">
          <w:rPr>
            <w:rStyle w:val="Hypertextovodkaz"/>
          </w:rPr>
          <w:t>5.1.1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2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3</w:t>
        </w:r>
        <w:r w:rsidR="00051BAC">
          <w:rPr>
            <w:webHidden/>
          </w:rPr>
          <w:fldChar w:fldCharType="end"/>
        </w:r>
      </w:hyperlink>
    </w:p>
    <w:p w14:paraId="6BAE10FE" w14:textId="77777777" w:rsidR="00051BAC" w:rsidRPr="00BB198A" w:rsidRDefault="00A725FD">
      <w:pPr>
        <w:pStyle w:val="Obsah3"/>
        <w:rPr>
          <w:rFonts w:ascii="Calibri" w:hAnsi="Calibri"/>
          <w:sz w:val="22"/>
          <w:szCs w:val="22"/>
          <w:lang w:eastAsia="cs-CZ"/>
        </w:rPr>
      </w:pPr>
      <w:hyperlink w:anchor="_Toc476080913" w:history="1">
        <w:r w:rsidR="00051BAC" w:rsidRPr="00CC15EF">
          <w:rPr>
            <w:rStyle w:val="Hypertextovodkaz"/>
          </w:rPr>
          <w:t>5.1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3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3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3</w:t>
        </w:r>
        <w:r w:rsidR="00051BAC">
          <w:rPr>
            <w:webHidden/>
          </w:rPr>
          <w:fldChar w:fldCharType="end"/>
        </w:r>
      </w:hyperlink>
    </w:p>
    <w:p w14:paraId="0FCED923" w14:textId="77777777" w:rsidR="00051BAC" w:rsidRPr="00BB198A" w:rsidRDefault="00A725FD">
      <w:pPr>
        <w:pStyle w:val="Obsah2"/>
        <w:rPr>
          <w:rFonts w:ascii="Calibri" w:hAnsi="Calibri"/>
          <w:sz w:val="22"/>
          <w:szCs w:val="22"/>
          <w:lang w:eastAsia="cs-CZ"/>
        </w:rPr>
      </w:pPr>
      <w:hyperlink w:anchor="_Toc476080914" w:history="1">
        <w:r w:rsidR="00051BAC" w:rsidRPr="00CC15EF">
          <w:rPr>
            <w:rStyle w:val="Hypertextovodkaz"/>
          </w:rPr>
          <w:t>5.2</w:t>
        </w:r>
        <w:r w:rsidR="00051BAC" w:rsidRPr="00BB198A">
          <w:rPr>
            <w:rFonts w:ascii="Calibri" w:hAnsi="Calibri"/>
            <w:sz w:val="22"/>
            <w:szCs w:val="22"/>
            <w:lang w:eastAsia="cs-CZ"/>
          </w:rPr>
          <w:tab/>
        </w:r>
        <w:r w:rsidR="00051BAC" w:rsidRPr="00CC15EF">
          <w:rPr>
            <w:rStyle w:val="Hypertextovodkaz"/>
          </w:rPr>
          <w:t>Podkapitola úroveň 2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4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3</w:t>
        </w:r>
        <w:r w:rsidR="00051BAC">
          <w:rPr>
            <w:webHidden/>
          </w:rPr>
          <w:fldChar w:fldCharType="end"/>
        </w:r>
      </w:hyperlink>
    </w:p>
    <w:p w14:paraId="0D6CC6BF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15" w:history="1">
        <w:r w:rsidR="00051BAC" w:rsidRPr="00CC15EF">
          <w:rPr>
            <w:rStyle w:val="Hypertextovodkaz"/>
          </w:rPr>
          <w:t>6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Závěr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5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4</w:t>
        </w:r>
        <w:r w:rsidR="00051BAC">
          <w:rPr>
            <w:webHidden/>
          </w:rPr>
          <w:fldChar w:fldCharType="end"/>
        </w:r>
      </w:hyperlink>
    </w:p>
    <w:p w14:paraId="21113540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16" w:history="1">
        <w:r w:rsidR="00051BAC" w:rsidRPr="00CC15EF">
          <w:rPr>
            <w:rStyle w:val="Hypertextovodkaz"/>
          </w:rPr>
          <w:t>7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Seznam</w:t>
        </w:r>
        <w:r w:rsidR="00051BAC" w:rsidRPr="00CC15EF">
          <w:rPr>
            <w:rStyle w:val="Hypertextovodkaz"/>
          </w:rPr>
          <w:t xml:space="preserve"> </w:t>
        </w:r>
        <w:r w:rsidR="00051BAC" w:rsidRPr="00CC15EF">
          <w:rPr>
            <w:rStyle w:val="Hypertextovodkaz"/>
          </w:rPr>
          <w:t>použitých zdrojů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6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5</w:t>
        </w:r>
        <w:r w:rsidR="00051BAC">
          <w:rPr>
            <w:webHidden/>
          </w:rPr>
          <w:fldChar w:fldCharType="end"/>
        </w:r>
      </w:hyperlink>
    </w:p>
    <w:p w14:paraId="2C34A401" w14:textId="77777777" w:rsidR="00051BAC" w:rsidRPr="00BB198A" w:rsidRDefault="00A725FD">
      <w:pPr>
        <w:pStyle w:val="Obsah1"/>
        <w:rPr>
          <w:rFonts w:ascii="Calibri" w:hAnsi="Calibri"/>
          <w:b w:val="0"/>
          <w:sz w:val="22"/>
          <w:lang w:eastAsia="cs-CZ"/>
        </w:rPr>
      </w:pPr>
      <w:hyperlink w:anchor="_Toc476080917" w:history="1">
        <w:r w:rsidR="00051BAC" w:rsidRPr="00CC15EF">
          <w:rPr>
            <w:rStyle w:val="Hypertextovodkaz"/>
          </w:rPr>
          <w:t>8</w:t>
        </w:r>
        <w:r w:rsidR="00051BAC" w:rsidRPr="00BB198A">
          <w:rPr>
            <w:rFonts w:ascii="Calibri" w:hAnsi="Calibri"/>
            <w:b w:val="0"/>
            <w:sz w:val="22"/>
            <w:lang w:eastAsia="cs-CZ"/>
          </w:rPr>
          <w:tab/>
        </w:r>
        <w:r w:rsidR="00051BAC" w:rsidRPr="00CC15EF">
          <w:rPr>
            <w:rStyle w:val="Hypertextovodkaz"/>
          </w:rPr>
          <w:t>Přílohy</w:t>
        </w:r>
        <w:r w:rsidR="00051BAC">
          <w:rPr>
            <w:webHidden/>
          </w:rPr>
          <w:tab/>
        </w:r>
        <w:r w:rsidR="00051BAC">
          <w:rPr>
            <w:webHidden/>
          </w:rPr>
          <w:fldChar w:fldCharType="begin"/>
        </w:r>
        <w:r w:rsidR="00051BAC">
          <w:rPr>
            <w:webHidden/>
          </w:rPr>
          <w:instrText xml:space="preserve"> PAGEREF _Toc476080917 \h </w:instrText>
        </w:r>
        <w:r w:rsidR="00051BAC">
          <w:rPr>
            <w:webHidden/>
          </w:rPr>
        </w:r>
        <w:r w:rsidR="00051BAC">
          <w:rPr>
            <w:webHidden/>
          </w:rPr>
          <w:fldChar w:fldCharType="separate"/>
        </w:r>
        <w:r w:rsidR="00051BAC">
          <w:rPr>
            <w:webHidden/>
          </w:rPr>
          <w:t>16</w:t>
        </w:r>
        <w:r w:rsidR="00051BAC">
          <w:rPr>
            <w:webHidden/>
          </w:rPr>
          <w:fldChar w:fldCharType="end"/>
        </w:r>
      </w:hyperlink>
    </w:p>
    <w:p w14:paraId="7A848656" w14:textId="77777777" w:rsidR="00DA6462" w:rsidRDefault="00413809" w:rsidP="000F18CE">
      <w:pPr>
        <w:spacing w:line="276" w:lineRule="auto"/>
        <w:rPr>
          <w:b/>
          <w:noProof/>
          <w:szCs w:val="22"/>
          <w:lang w:eastAsia="en-US"/>
        </w:rPr>
      </w:pPr>
      <w:r>
        <w:rPr>
          <w:b/>
          <w:noProof/>
          <w:szCs w:val="22"/>
          <w:lang w:eastAsia="en-US"/>
        </w:rPr>
        <w:fldChar w:fldCharType="end"/>
      </w:r>
    </w:p>
    <w:p w14:paraId="4922987D" w14:textId="77777777" w:rsidR="00AA79F1" w:rsidRDefault="00AA79F1" w:rsidP="000F18CE">
      <w:pPr>
        <w:spacing w:line="276" w:lineRule="auto"/>
        <w:rPr>
          <w:b/>
          <w:noProof/>
          <w:szCs w:val="22"/>
          <w:lang w:eastAsia="en-US"/>
        </w:rPr>
      </w:pPr>
      <w:r>
        <w:rPr>
          <w:b/>
          <w:sz w:val="32"/>
          <w:szCs w:val="32"/>
        </w:rPr>
        <w:t>Seznam obrázků</w:t>
      </w:r>
    </w:p>
    <w:p w14:paraId="4F40C801" w14:textId="77777777" w:rsidR="00AA79F1" w:rsidRDefault="00AA79F1" w:rsidP="000F18CE">
      <w:pPr>
        <w:spacing w:line="276" w:lineRule="auto"/>
      </w:pPr>
      <w:r>
        <w:t>Odkazovaný seznam obrázků</w:t>
      </w:r>
    </w:p>
    <w:p w14:paraId="0345AAFB" w14:textId="77777777" w:rsidR="00AA79F1" w:rsidRDefault="00AA79F1" w:rsidP="000F18CE">
      <w:pPr>
        <w:spacing w:line="276" w:lineRule="auto"/>
      </w:pPr>
    </w:p>
    <w:p w14:paraId="22BCFFC8" w14:textId="77777777" w:rsidR="00AA79F1" w:rsidRDefault="00AA79F1" w:rsidP="00AA79F1">
      <w:pPr>
        <w:spacing w:line="276" w:lineRule="auto"/>
        <w:rPr>
          <w:b/>
          <w:noProof/>
          <w:szCs w:val="22"/>
          <w:lang w:eastAsia="en-US"/>
        </w:rPr>
      </w:pPr>
      <w:r>
        <w:rPr>
          <w:b/>
          <w:sz w:val="32"/>
          <w:szCs w:val="32"/>
        </w:rPr>
        <w:t>Seznam tabulek</w:t>
      </w:r>
    </w:p>
    <w:p w14:paraId="47AD4FA9" w14:textId="77777777" w:rsidR="00AA79F1" w:rsidRDefault="00AA79F1" w:rsidP="00AA79F1">
      <w:pPr>
        <w:spacing w:line="276" w:lineRule="auto"/>
      </w:pPr>
      <w:r>
        <w:t>Odkazovaný seznam tabulek</w:t>
      </w:r>
    </w:p>
    <w:p w14:paraId="5ED5D31F" w14:textId="77777777" w:rsidR="00611893" w:rsidRDefault="00611893" w:rsidP="00AA79F1">
      <w:pPr>
        <w:spacing w:line="276" w:lineRule="auto"/>
      </w:pPr>
    </w:p>
    <w:p w14:paraId="4C11261A" w14:textId="77777777" w:rsidR="00611893" w:rsidRDefault="00611893" w:rsidP="00611893">
      <w:pPr>
        <w:spacing w:line="276" w:lineRule="auto"/>
        <w:rPr>
          <w:b/>
          <w:noProof/>
          <w:szCs w:val="22"/>
          <w:lang w:eastAsia="en-US"/>
        </w:rPr>
      </w:pPr>
      <w:r>
        <w:rPr>
          <w:b/>
          <w:sz w:val="32"/>
          <w:szCs w:val="32"/>
        </w:rPr>
        <w:t>Seznam použitých zkratek</w:t>
      </w:r>
    </w:p>
    <w:p w14:paraId="787FC11D" w14:textId="701F6B24" w:rsidR="004E7EA4" w:rsidRDefault="00611893" w:rsidP="00EA7F0F">
      <w:pPr>
        <w:spacing w:line="276" w:lineRule="auto"/>
      </w:pPr>
      <w:r>
        <w:t xml:space="preserve">Soupis a definování </w:t>
      </w:r>
      <w:r w:rsidRPr="00611893">
        <w:t>zkratek</w:t>
      </w:r>
      <w:r>
        <w:t xml:space="preserve"> (vyskytuje-li se jich v textu velké množství)</w:t>
      </w:r>
      <w:bookmarkStart w:id="4" w:name="_Toc476080898"/>
    </w:p>
    <w:p w14:paraId="005E36DF" w14:textId="24B5ED21" w:rsidR="00EA7F0F" w:rsidRDefault="00EA7F0F" w:rsidP="00EA7F0F">
      <w:pPr>
        <w:spacing w:line="276" w:lineRule="auto"/>
      </w:pPr>
    </w:p>
    <w:p w14:paraId="7256CD72" w14:textId="77777777" w:rsidR="00EA7F0F" w:rsidRDefault="00EA7F0F" w:rsidP="00EA7F0F">
      <w:pPr>
        <w:spacing w:line="276" w:lineRule="auto"/>
      </w:pPr>
    </w:p>
    <w:p w14:paraId="60E8DFEC" w14:textId="02CC73B6" w:rsidR="000F18CE" w:rsidRPr="00A63392" w:rsidRDefault="00EB4717" w:rsidP="004E7EA4">
      <w:pPr>
        <w:pStyle w:val="Nadpis1"/>
        <w:ind w:left="0"/>
      </w:pPr>
      <w:r w:rsidRPr="00A63392">
        <w:lastRenderedPageBreak/>
        <w:t xml:space="preserve">1. </w:t>
      </w:r>
      <w:r w:rsidR="000F18CE" w:rsidRPr="00A63392">
        <w:t>Úvod</w:t>
      </w:r>
      <w:bookmarkEnd w:id="4"/>
    </w:p>
    <w:p w14:paraId="76F36848" w14:textId="6F2E1A00" w:rsidR="004E7EA4" w:rsidRPr="00A63392" w:rsidRDefault="000F18CE" w:rsidP="00361D62">
      <w:pPr>
        <w:spacing w:line="360" w:lineRule="auto"/>
        <w:ind w:firstLine="567"/>
        <w:jc w:val="both"/>
      </w:pPr>
      <w:r w:rsidRPr="00A63392">
        <w:t xml:space="preserve">Text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  <w:r w:rsidR="005F3578" w:rsidRPr="00A63392">
        <w:t>.</w:t>
      </w:r>
      <w:bookmarkStart w:id="5" w:name="_Toc476080899"/>
    </w:p>
    <w:p w14:paraId="56A8623E" w14:textId="77777777" w:rsidR="00361D62" w:rsidRPr="00A63392" w:rsidRDefault="00361D62" w:rsidP="00361D62">
      <w:pPr>
        <w:spacing w:line="360" w:lineRule="auto"/>
        <w:jc w:val="both"/>
      </w:pPr>
    </w:p>
    <w:p w14:paraId="0BF6E0CA" w14:textId="70A7F874" w:rsidR="00204836" w:rsidRPr="00A63392" w:rsidRDefault="00EB4717" w:rsidP="004E7EA4">
      <w:pPr>
        <w:pStyle w:val="Nadpis1"/>
        <w:ind w:left="0"/>
      </w:pPr>
      <w:r w:rsidRPr="00A63392">
        <w:t xml:space="preserve">2. </w:t>
      </w:r>
      <w:r w:rsidR="00204836" w:rsidRPr="00A63392">
        <w:t>Cíl práce a metodika</w:t>
      </w:r>
      <w:bookmarkEnd w:id="5"/>
    </w:p>
    <w:p w14:paraId="191A538B" w14:textId="553307F2" w:rsidR="00F74195" w:rsidRPr="00A63392" w:rsidRDefault="00EB4717" w:rsidP="008145CE">
      <w:pPr>
        <w:pStyle w:val="Nadpis2"/>
        <w:ind w:firstLine="0"/>
        <w:rPr>
          <w:rFonts w:ascii="Times New Roman" w:hAnsi="Times New Roman" w:cs="Times New Roman"/>
        </w:rPr>
      </w:pPr>
      <w:r w:rsidRPr="00A63392">
        <w:rPr>
          <w:rFonts w:ascii="Times New Roman" w:hAnsi="Times New Roman" w:cs="Times New Roman"/>
        </w:rPr>
        <w:t>2.1 Cíl práce</w:t>
      </w:r>
    </w:p>
    <w:p w14:paraId="6E1105D5" w14:textId="77777777" w:rsidR="004A2EE5" w:rsidRPr="00A63392" w:rsidRDefault="00EB4717" w:rsidP="008145CE">
      <w:pPr>
        <w:ind w:left="709" w:firstLine="709"/>
        <w:jc w:val="both"/>
        <w:rPr>
          <w:color w:val="000000"/>
          <w:shd w:val="clear" w:color="auto" w:fill="FFFFFF"/>
        </w:rPr>
      </w:pPr>
      <w:r w:rsidRPr="00A63392">
        <w:rPr>
          <w:color w:val="000000"/>
          <w:shd w:val="clear" w:color="auto" w:fill="FFFFFF"/>
        </w:rPr>
        <w:t xml:space="preserve">Cílem práce je popsat aktuální dostupné herní </w:t>
      </w:r>
      <w:proofErr w:type="spellStart"/>
      <w:r w:rsidRPr="00A63392">
        <w:rPr>
          <w:color w:val="000000"/>
          <w:shd w:val="clear" w:color="auto" w:fill="FFFFFF"/>
        </w:rPr>
        <w:t>enginy</w:t>
      </w:r>
      <w:proofErr w:type="spellEnd"/>
      <w:r w:rsidRPr="00A63392">
        <w:rPr>
          <w:color w:val="000000"/>
          <w:shd w:val="clear" w:color="auto" w:fill="FFFFFF"/>
        </w:rPr>
        <w:t>, uživatelská rozhraní a programovací jazyky vhodné pro návrh vzorového řešení. Nejprve na návrhu aplikačního modelu popsat objektový model aplikace. Následně vytvořit návrh vzorového řešení, které bude univerzální v oblasti vývoje her typu RPG.</w:t>
      </w:r>
    </w:p>
    <w:p w14:paraId="46F0EBF1" w14:textId="77777777" w:rsidR="004A2EE5" w:rsidRPr="00A63392" w:rsidRDefault="004A2EE5" w:rsidP="008145CE">
      <w:pPr>
        <w:pStyle w:val="Nadpis2"/>
        <w:ind w:firstLine="0"/>
        <w:rPr>
          <w:rFonts w:ascii="Times New Roman" w:hAnsi="Times New Roman" w:cs="Times New Roman"/>
        </w:rPr>
      </w:pPr>
      <w:r w:rsidRPr="00A63392">
        <w:rPr>
          <w:rFonts w:ascii="Times New Roman" w:hAnsi="Times New Roman" w:cs="Times New Roman"/>
        </w:rPr>
        <w:t xml:space="preserve">2.2 Metodika </w:t>
      </w:r>
    </w:p>
    <w:p w14:paraId="1B6E07BE" w14:textId="69B54014" w:rsidR="008145CE" w:rsidRPr="00A63392" w:rsidRDefault="004A2EE5" w:rsidP="00A63392">
      <w:r w:rsidRPr="00A63392">
        <w:t xml:space="preserve">Text </w:t>
      </w:r>
      <w:proofErr w:type="spellStart"/>
      <w:r w:rsidRPr="00A63392">
        <w:t>text</w:t>
      </w:r>
      <w:proofErr w:type="spellEnd"/>
      <w:r w:rsidRPr="00A63392">
        <w:t xml:space="preserve"> </w:t>
      </w:r>
      <w:proofErr w:type="spellStart"/>
      <w:r w:rsidRPr="00A63392">
        <w:t>text</w:t>
      </w:r>
      <w:proofErr w:type="spellEnd"/>
    </w:p>
    <w:p w14:paraId="6968314E" w14:textId="77777777" w:rsidR="00A63392" w:rsidRPr="00A63392" w:rsidRDefault="00A63392" w:rsidP="00A63392"/>
    <w:p w14:paraId="2203AAC7" w14:textId="496AA5F8" w:rsidR="00204836" w:rsidRDefault="008145CE" w:rsidP="008145CE">
      <w:pPr>
        <w:pStyle w:val="Nadpis1"/>
        <w:ind w:left="0"/>
      </w:pPr>
      <w:r w:rsidRPr="008145CE">
        <w:t>3. Výběr vhodných programovacích jazyků pro vývoj her</w:t>
      </w:r>
    </w:p>
    <w:p w14:paraId="48C4D09B" w14:textId="3F63F463" w:rsidR="008145CE" w:rsidRDefault="000F2DCB" w:rsidP="000F2DCB">
      <w:pPr>
        <w:ind w:firstLine="578"/>
        <w:rPr>
          <w:rFonts w:cstheme="minorHAnsi"/>
          <w:color w:val="000000"/>
        </w:rPr>
      </w:pPr>
      <w:r w:rsidRPr="00621687">
        <w:rPr>
          <w:rFonts w:cstheme="minorHAnsi"/>
          <w:color w:val="000000"/>
        </w:rPr>
        <w:t xml:space="preserve">Programovací jazyky dělíme na 2 základní skupiny. První jsou imperativní (např. C++), kam patří většina jazyků a jejich rysem je, že kód je sekvence instrukcí a je z něj čitelné co se v jaký okamžik bude provádět. Druhá skupina jsou deklarativní (např. HTML), které říkají jen co se musí vyřešit, ale ne konkrétní instrukce potřebné k provedení a z toho důvodu často nejsou považovány za programovací jazyky, ale používá se pro ně označení kódovací. Další skupina jsou funkcionální (např. </w:t>
      </w:r>
      <w:proofErr w:type="spellStart"/>
      <w:r w:rsidRPr="00621687">
        <w:rPr>
          <w:rFonts w:cstheme="minorHAnsi"/>
          <w:color w:val="000000"/>
        </w:rPr>
        <w:t>Haskell</w:t>
      </w:r>
      <w:proofErr w:type="spellEnd"/>
      <w:r w:rsidRPr="00621687">
        <w:rPr>
          <w:rFonts w:cstheme="minorHAnsi"/>
          <w:color w:val="000000"/>
        </w:rPr>
        <w:t xml:space="preserve">), které ačkoliv se řadí mezi deklarativní mají znaky obou skupin a je možné jejich přístup použít i v imperativních jazycích. Na rozdíl od imperativních nevyužívají žádné globální proměnné a vše je prováděno uvnitř funkcí. Na </w:t>
      </w:r>
      <w:r w:rsidR="00A63392">
        <w:rPr>
          <w:rFonts w:cstheme="minorHAnsi"/>
          <w:color w:val="000000"/>
        </w:rPr>
        <w:fldChar w:fldCharType="begin"/>
      </w:r>
      <w:r w:rsidR="00A63392">
        <w:rPr>
          <w:rFonts w:cstheme="minorHAnsi"/>
          <w:color w:val="000000"/>
        </w:rPr>
        <w:instrText xml:space="preserve"> REF _Ref76033722 \h </w:instrText>
      </w:r>
      <w:r w:rsidR="00A63392">
        <w:rPr>
          <w:rFonts w:cstheme="minorHAnsi"/>
          <w:color w:val="000000"/>
        </w:rPr>
      </w:r>
      <w:r w:rsidR="00A63392">
        <w:rPr>
          <w:rFonts w:cstheme="minorHAnsi"/>
          <w:color w:val="000000"/>
        </w:rPr>
        <w:fldChar w:fldCharType="separate"/>
      </w:r>
      <w:r w:rsidR="00A63392">
        <w:t xml:space="preserve">Obr. </w:t>
      </w:r>
      <w:r w:rsidR="00A63392">
        <w:rPr>
          <w:noProof/>
        </w:rPr>
        <w:t>1</w:t>
      </w:r>
      <w:r w:rsidR="00A63392">
        <w:rPr>
          <w:rFonts w:cstheme="minorHAnsi"/>
          <w:color w:val="000000"/>
        </w:rPr>
        <w:fldChar w:fldCharType="end"/>
      </w:r>
      <w:r w:rsidR="00A63392">
        <w:rPr>
          <w:rFonts w:cstheme="minorHAnsi"/>
          <w:color w:val="000000"/>
        </w:rPr>
        <w:t xml:space="preserve"> </w:t>
      </w:r>
      <w:r w:rsidRPr="00621687">
        <w:rPr>
          <w:rFonts w:cstheme="minorHAnsi"/>
          <w:color w:val="000000"/>
        </w:rPr>
        <w:t>je porovnání sumy zapsané pomocí imperativního a funkcionálního jazyku.</w:t>
      </w:r>
      <w:r w:rsidR="00F10AD7">
        <w:rPr>
          <w:rFonts w:cstheme="minorHAnsi"/>
          <w:color w:val="000000"/>
        </w:rPr>
        <w:fldChar w:fldCharType="begin" w:fldLock="1"/>
      </w:r>
      <w:r w:rsidR="00F10AD7">
        <w:rPr>
          <w:rFonts w:cstheme="minorHAnsi"/>
          <w:color w:val="000000"/>
        </w:rPr>
        <w:instrText>ADDIN CSL_CITATION {"citationItems":[{"id":"ITEM-1","itemData":{"id":"ITEM-1","issued":{"date-parts":[["0"]]},"title":"imperative programming","type":"article-journal"},"uris":["http://www.mendeley.com/documents/?uuid=9bc72a8a-f52d-3b9d-aaf8-df11628805ee"]},{"id":"ITEM-2","itemData":{"URL":"https://www.youtube.com/watch?v=sqV3pL5x8PI","accessed":{"date-parts":[["2021","3","29"]]},"author":[{"dropping-particle":"","family":"Computerphile","given":"","non-dropping-particle":"","parse-names":false,"suffix":""}],"id":"ITEM-2","issued":{"date-parts":[["2013"]]},"title":"Programming Paradigms - Computerphile","type":"webpage"},"uris":["http://www.mendeley.com/documents/?uuid=5968419c-fc46-4d6b-b065-8b30c3b3e809"]}],"mendeley":{"formattedCitation":"[1, 2]","plainTextFormattedCitation":"[1, 2]","previouslyFormattedCitation":"[1, 2]"},"properties":{"noteIndex":0},"schema":"https://github.com/citation-style-language/schema/raw/master/csl-citation.json"}</w:instrText>
      </w:r>
      <w:r w:rsidR="00F10AD7">
        <w:rPr>
          <w:rFonts w:cstheme="minorHAnsi"/>
          <w:color w:val="000000"/>
        </w:rPr>
        <w:fldChar w:fldCharType="separate"/>
      </w:r>
      <w:r w:rsidR="00F10AD7" w:rsidRPr="00F10AD7">
        <w:rPr>
          <w:rFonts w:cstheme="minorHAnsi"/>
          <w:noProof/>
          <w:color w:val="000000"/>
        </w:rPr>
        <w:t>[1, 2]</w:t>
      </w:r>
      <w:r w:rsidR="00F10AD7">
        <w:rPr>
          <w:rFonts w:cstheme="minorHAnsi"/>
          <w:color w:val="000000"/>
        </w:rPr>
        <w:fldChar w:fldCharType="end"/>
      </w:r>
    </w:p>
    <w:p w14:paraId="7A856193" w14:textId="77777777" w:rsidR="000F2DCB" w:rsidRDefault="000F2DCB" w:rsidP="000F2DCB">
      <w:pPr>
        <w:ind w:firstLine="578"/>
        <w:rPr>
          <w:rFonts w:cstheme="minorHAnsi"/>
          <w:color w:val="000000"/>
        </w:rPr>
      </w:pPr>
    </w:p>
    <w:p w14:paraId="470FC06D" w14:textId="77777777" w:rsidR="000F2DCB" w:rsidRDefault="000F2DCB" w:rsidP="000F2DCB">
      <w:pPr>
        <w:keepNext/>
        <w:ind w:firstLine="578"/>
      </w:pPr>
      <w:r w:rsidRPr="00621687">
        <w:rPr>
          <w:noProof/>
        </w:rPr>
        <w:drawing>
          <wp:inline distT="0" distB="0" distL="0" distR="0" wp14:anchorId="059D5552" wp14:editId="7FDED8DE">
            <wp:extent cx="4526280" cy="1130572"/>
            <wp:effectExtent l="0" t="0" r="7620" b="0"/>
            <wp:docPr id="4" name="Obráze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533128" cy="1132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57DAA" w14:textId="1D1CC9DB" w:rsidR="000F2DCB" w:rsidRPr="000F7EA1" w:rsidRDefault="000F2DCB" w:rsidP="000F2DCB">
      <w:pPr>
        <w:pStyle w:val="Titulek"/>
        <w:ind w:firstLine="578"/>
      </w:pPr>
      <w:bookmarkStart w:id="6" w:name="_Ref76033722"/>
      <w:r>
        <w:t xml:space="preserve">Obr. </w:t>
      </w:r>
      <w:r>
        <w:fldChar w:fldCharType="begin"/>
      </w:r>
      <w:r>
        <w:instrText xml:space="preserve"> SEQ Obrázek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6"/>
      <w:r>
        <w:t xml:space="preserve"> </w:t>
      </w:r>
      <w:r w:rsidRPr="00EF764F">
        <w:t xml:space="preserve">imperativní vs. funkcionální jazyk </w:t>
      </w:r>
      <w:r w:rsidR="00F10AD7">
        <w:fldChar w:fldCharType="begin" w:fldLock="1"/>
      </w:r>
      <w:r w:rsidR="00F10AD7"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10AD7">
        <w:fldChar w:fldCharType="separate"/>
      </w:r>
      <w:r w:rsidR="00F10AD7" w:rsidRPr="00F10AD7">
        <w:rPr>
          <w:i w:val="0"/>
          <w:noProof/>
        </w:rPr>
        <w:t>[2]</w:t>
      </w:r>
      <w:r w:rsidR="00F10AD7">
        <w:fldChar w:fldCharType="end"/>
      </w:r>
    </w:p>
    <w:p w14:paraId="7EC57C28" w14:textId="77777777" w:rsidR="008145CE" w:rsidRPr="0049022A" w:rsidRDefault="008145CE" w:rsidP="008145CE">
      <w:pPr>
        <w:pStyle w:val="Nadpis2"/>
        <w:ind w:left="0" w:firstLine="578"/>
        <w:rPr>
          <w:rFonts w:ascii="Times New Roman" w:hAnsi="Times New Roman" w:cs="Times New Roman"/>
          <w:color w:val="000000"/>
          <w:sz w:val="20"/>
          <w:szCs w:val="20"/>
        </w:rPr>
      </w:pPr>
      <w:bookmarkStart w:id="7" w:name="_Toc76031541"/>
      <w:r w:rsidRPr="0049022A">
        <w:rPr>
          <w:rFonts w:ascii="Times New Roman" w:hAnsi="Times New Roman" w:cs="Times New Roman"/>
        </w:rPr>
        <w:t>3.1 C++</w:t>
      </w:r>
      <w:bookmarkEnd w:id="7"/>
    </w:p>
    <w:p w14:paraId="0C469981" w14:textId="77777777" w:rsidR="00AA79F1" w:rsidRPr="0049022A" w:rsidRDefault="00AA79F1" w:rsidP="00AA79F1">
      <w:pPr>
        <w:ind w:left="578"/>
        <w:jc w:val="both"/>
      </w:pPr>
      <w:r w:rsidRPr="0049022A">
        <w:t>Text…</w:t>
      </w:r>
    </w:p>
    <w:p w14:paraId="2D2508D0" w14:textId="77777777" w:rsidR="008145CE" w:rsidRPr="0049022A" w:rsidRDefault="008145CE" w:rsidP="008145CE">
      <w:pPr>
        <w:pStyle w:val="Nadpis2"/>
        <w:ind w:hanging="11"/>
        <w:rPr>
          <w:rFonts w:ascii="Times New Roman" w:hAnsi="Times New Roman" w:cs="Times New Roman"/>
        </w:rPr>
      </w:pPr>
      <w:bookmarkStart w:id="8" w:name="_Toc76031542"/>
      <w:r w:rsidRPr="0049022A">
        <w:rPr>
          <w:rFonts w:ascii="Times New Roman" w:hAnsi="Times New Roman" w:cs="Times New Roman"/>
        </w:rPr>
        <w:lastRenderedPageBreak/>
        <w:t>3.2 Java</w:t>
      </w:r>
      <w:bookmarkEnd w:id="8"/>
    </w:p>
    <w:p w14:paraId="212D5151" w14:textId="77777777" w:rsidR="00AA79F1" w:rsidRPr="0049022A" w:rsidRDefault="00AA79F1" w:rsidP="00AA79F1">
      <w:pPr>
        <w:ind w:firstLine="567"/>
        <w:jc w:val="both"/>
      </w:pPr>
      <w:r w:rsidRPr="0049022A">
        <w:t>Text…</w:t>
      </w:r>
    </w:p>
    <w:p w14:paraId="1B84CC48" w14:textId="77777777" w:rsidR="008145CE" w:rsidRPr="0049022A" w:rsidRDefault="008145CE" w:rsidP="008145CE">
      <w:pPr>
        <w:pStyle w:val="Nadpis2"/>
        <w:ind w:hanging="11"/>
        <w:rPr>
          <w:rFonts w:ascii="Times New Roman" w:hAnsi="Times New Roman" w:cs="Times New Roman"/>
        </w:rPr>
      </w:pPr>
      <w:bookmarkStart w:id="9" w:name="_Toc76031543"/>
      <w:r w:rsidRPr="0049022A">
        <w:rPr>
          <w:rFonts w:ascii="Times New Roman" w:hAnsi="Times New Roman" w:cs="Times New Roman"/>
        </w:rPr>
        <w:t>3.3 C#</w:t>
      </w:r>
      <w:bookmarkEnd w:id="9"/>
    </w:p>
    <w:p w14:paraId="13D4951F" w14:textId="77777777" w:rsidR="00AA79F1" w:rsidRPr="0049022A" w:rsidRDefault="00AA79F1" w:rsidP="00AA79F1">
      <w:pPr>
        <w:ind w:firstLine="567"/>
        <w:jc w:val="both"/>
      </w:pPr>
      <w:r w:rsidRPr="0049022A">
        <w:t>Text…</w:t>
      </w:r>
    </w:p>
    <w:p w14:paraId="578BC63A" w14:textId="77777777" w:rsidR="008145CE" w:rsidRPr="0049022A" w:rsidRDefault="008145CE" w:rsidP="008145CE">
      <w:pPr>
        <w:pStyle w:val="Nadpis2"/>
        <w:ind w:hanging="11"/>
        <w:rPr>
          <w:rFonts w:ascii="Times New Roman" w:hAnsi="Times New Roman" w:cs="Times New Roman"/>
        </w:rPr>
      </w:pPr>
      <w:bookmarkStart w:id="10" w:name="_Toc76031544"/>
      <w:r w:rsidRPr="0049022A">
        <w:rPr>
          <w:rFonts w:ascii="Times New Roman" w:hAnsi="Times New Roman" w:cs="Times New Roman"/>
        </w:rPr>
        <w:t>3.4 výběr</w:t>
      </w:r>
      <w:bookmarkEnd w:id="10"/>
    </w:p>
    <w:p w14:paraId="57137F86" w14:textId="77777777" w:rsidR="004B0D31" w:rsidRPr="0049022A" w:rsidRDefault="00AA79F1" w:rsidP="004B0D31">
      <w:pPr>
        <w:ind w:left="578"/>
        <w:jc w:val="both"/>
      </w:pPr>
      <w:r w:rsidRPr="0049022A">
        <w:t>Text…</w:t>
      </w:r>
      <w:bookmarkStart w:id="11" w:name="_Toc76031545"/>
    </w:p>
    <w:p w14:paraId="4293BAD6" w14:textId="4A7A7626" w:rsidR="00F92953" w:rsidRPr="0049022A" w:rsidRDefault="00F92953" w:rsidP="00A63392">
      <w:pPr>
        <w:pStyle w:val="Nadpis1"/>
        <w:ind w:left="0"/>
        <w:rPr>
          <w:kern w:val="0"/>
          <w:sz w:val="24"/>
          <w:szCs w:val="24"/>
        </w:rPr>
      </w:pPr>
      <w:r w:rsidRPr="0049022A">
        <w:t>4. Výběr herních žánrů vhodných pro implementaci</w:t>
      </w:r>
      <w:bookmarkEnd w:id="11"/>
    </w:p>
    <w:p w14:paraId="5555F0B3" w14:textId="5CFFE5A2" w:rsidR="008145CE" w:rsidRPr="0049022A" w:rsidRDefault="008145CE" w:rsidP="00AA79F1">
      <w:pPr>
        <w:ind w:left="578"/>
        <w:jc w:val="both"/>
      </w:pPr>
    </w:p>
    <w:p w14:paraId="60195330" w14:textId="46342773" w:rsidR="008145CE" w:rsidRPr="0049022A" w:rsidRDefault="00A63392" w:rsidP="00AA79F1">
      <w:pPr>
        <w:ind w:left="578"/>
        <w:jc w:val="both"/>
      </w:pPr>
      <w:r w:rsidRPr="0049022A">
        <w:t>T</w:t>
      </w:r>
      <w:r w:rsidR="008145CE" w:rsidRPr="0049022A">
        <w:t>ext</w:t>
      </w:r>
    </w:p>
    <w:p w14:paraId="75E78B31" w14:textId="77777777" w:rsidR="00A63392" w:rsidRPr="0049022A" w:rsidRDefault="00A63392" w:rsidP="00AA79F1">
      <w:pPr>
        <w:ind w:left="578"/>
        <w:jc w:val="both"/>
      </w:pPr>
    </w:p>
    <w:p w14:paraId="629AFB6D" w14:textId="77777777" w:rsidR="00F92953" w:rsidRPr="0049022A" w:rsidRDefault="00F92953" w:rsidP="00A63392">
      <w:pPr>
        <w:pStyle w:val="Nadpis2"/>
        <w:ind w:hanging="11"/>
        <w:rPr>
          <w:rFonts w:ascii="Times New Roman" w:hAnsi="Times New Roman" w:cs="Times New Roman"/>
        </w:rPr>
      </w:pPr>
      <w:bookmarkStart w:id="12" w:name="_Toc76031546"/>
      <w:r w:rsidRPr="0049022A">
        <w:rPr>
          <w:rFonts w:ascii="Times New Roman" w:hAnsi="Times New Roman" w:cs="Times New Roman"/>
        </w:rPr>
        <w:t>4.1 RPG</w:t>
      </w:r>
      <w:bookmarkEnd w:id="12"/>
    </w:p>
    <w:p w14:paraId="4C2BDF93" w14:textId="3A936568" w:rsidR="00AA79F1" w:rsidRPr="0049022A" w:rsidRDefault="00AA79F1" w:rsidP="00AA79F1">
      <w:pPr>
        <w:ind w:firstLine="567"/>
        <w:jc w:val="both"/>
      </w:pPr>
    </w:p>
    <w:p w14:paraId="43A626C4" w14:textId="70882811" w:rsidR="00F92953" w:rsidRPr="0049022A" w:rsidRDefault="00A63392" w:rsidP="00AA79F1">
      <w:pPr>
        <w:ind w:firstLine="567"/>
        <w:jc w:val="both"/>
      </w:pPr>
      <w:r w:rsidRPr="0049022A">
        <w:t>T</w:t>
      </w:r>
      <w:r w:rsidR="00F92953" w:rsidRPr="0049022A">
        <w:t>e</w:t>
      </w:r>
    </w:p>
    <w:p w14:paraId="512D4D60" w14:textId="77777777" w:rsidR="00A63392" w:rsidRPr="0049022A" w:rsidRDefault="00A63392" w:rsidP="00AA79F1">
      <w:pPr>
        <w:ind w:firstLine="567"/>
        <w:jc w:val="both"/>
      </w:pPr>
    </w:p>
    <w:p w14:paraId="270A33A3" w14:textId="77777777" w:rsidR="00F92953" w:rsidRPr="0049022A" w:rsidRDefault="00F92953" w:rsidP="00A63392">
      <w:pPr>
        <w:pStyle w:val="Nadpis2"/>
        <w:ind w:hanging="11"/>
        <w:rPr>
          <w:rFonts w:ascii="Times New Roman" w:hAnsi="Times New Roman" w:cs="Times New Roman"/>
          <w:color w:val="000000"/>
          <w:sz w:val="20"/>
          <w:szCs w:val="20"/>
        </w:rPr>
      </w:pPr>
      <w:bookmarkStart w:id="13" w:name="_Toc76031547"/>
      <w:r w:rsidRPr="0049022A">
        <w:rPr>
          <w:rFonts w:ascii="Times New Roman" w:hAnsi="Times New Roman" w:cs="Times New Roman"/>
        </w:rPr>
        <w:t>4.2 akční</w:t>
      </w:r>
      <w:bookmarkEnd w:id="13"/>
      <w:r w:rsidRPr="0049022A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</w:p>
    <w:p w14:paraId="1CF9E5C4" w14:textId="39F05A88" w:rsidR="00F92953" w:rsidRPr="0049022A" w:rsidRDefault="00F92953" w:rsidP="00AA79F1">
      <w:pPr>
        <w:ind w:firstLine="567"/>
        <w:jc w:val="both"/>
      </w:pPr>
    </w:p>
    <w:p w14:paraId="54CDF470" w14:textId="0B140BD9" w:rsidR="00F92953" w:rsidRPr="0049022A" w:rsidRDefault="00F92953" w:rsidP="00AA79F1">
      <w:pPr>
        <w:ind w:firstLine="567"/>
        <w:jc w:val="both"/>
      </w:pPr>
      <w:proofErr w:type="spellStart"/>
      <w:r w:rsidRPr="0049022A">
        <w:t>te</w:t>
      </w:r>
      <w:proofErr w:type="spellEnd"/>
    </w:p>
    <w:p w14:paraId="4A2CE3F1" w14:textId="35BCFCC6" w:rsidR="00AA79F1" w:rsidRPr="0049022A" w:rsidRDefault="00F92953" w:rsidP="004B0D31">
      <w:pPr>
        <w:pStyle w:val="Nadpis2"/>
        <w:ind w:hanging="11"/>
        <w:rPr>
          <w:rFonts w:ascii="Times New Roman" w:hAnsi="Times New Roman" w:cs="Times New Roman"/>
        </w:rPr>
      </w:pPr>
      <w:bookmarkStart w:id="14" w:name="_Toc76031548"/>
      <w:r w:rsidRPr="0049022A">
        <w:rPr>
          <w:rFonts w:ascii="Times New Roman" w:hAnsi="Times New Roman" w:cs="Times New Roman"/>
        </w:rPr>
        <w:t>4.3 strategie</w:t>
      </w:r>
      <w:bookmarkEnd w:id="14"/>
    </w:p>
    <w:p w14:paraId="2F9AE4A4" w14:textId="77777777" w:rsidR="00F92953" w:rsidRPr="0049022A" w:rsidRDefault="00F92953" w:rsidP="00F92953">
      <w:pPr>
        <w:ind w:firstLine="567"/>
        <w:jc w:val="both"/>
      </w:pPr>
      <w:r w:rsidRPr="0049022A">
        <w:t>te</w:t>
      </w:r>
      <w:bookmarkStart w:id="15" w:name="_Toc76031549"/>
    </w:p>
    <w:p w14:paraId="590043A4" w14:textId="77777777" w:rsidR="00F92953" w:rsidRPr="0049022A" w:rsidRDefault="00F92953" w:rsidP="00F92953">
      <w:pPr>
        <w:ind w:firstLine="567"/>
        <w:jc w:val="both"/>
      </w:pPr>
    </w:p>
    <w:p w14:paraId="4DB9A57B" w14:textId="7A2FDC2B" w:rsidR="00F92953" w:rsidRPr="0049022A" w:rsidRDefault="00F92953" w:rsidP="004B0D31">
      <w:pPr>
        <w:pStyle w:val="Nadpis2"/>
        <w:ind w:hanging="11"/>
        <w:rPr>
          <w:rFonts w:ascii="Times New Roman" w:hAnsi="Times New Roman" w:cs="Times New Roman"/>
        </w:rPr>
      </w:pPr>
      <w:r w:rsidRPr="0049022A">
        <w:rPr>
          <w:rFonts w:ascii="Times New Roman" w:hAnsi="Times New Roman" w:cs="Times New Roman"/>
        </w:rPr>
        <w:t>4.4 závodní</w:t>
      </w:r>
      <w:bookmarkEnd w:id="15"/>
    </w:p>
    <w:p w14:paraId="191E458D" w14:textId="77777777" w:rsidR="00F92953" w:rsidRPr="0049022A" w:rsidRDefault="00F92953" w:rsidP="00F92953">
      <w:pPr>
        <w:ind w:firstLine="567"/>
        <w:jc w:val="both"/>
      </w:pPr>
    </w:p>
    <w:p w14:paraId="493AACF1" w14:textId="7F81D8B5" w:rsidR="00F92953" w:rsidRPr="0049022A" w:rsidRDefault="00F92953" w:rsidP="00F92953">
      <w:pPr>
        <w:ind w:firstLine="567"/>
        <w:jc w:val="both"/>
      </w:pPr>
      <w:proofErr w:type="spellStart"/>
      <w:r w:rsidRPr="0049022A">
        <w:t>te</w:t>
      </w:r>
      <w:proofErr w:type="spellEnd"/>
    </w:p>
    <w:p w14:paraId="336397F5" w14:textId="7A0DF9CC" w:rsidR="00F92953" w:rsidRPr="0049022A" w:rsidRDefault="00F92953" w:rsidP="004B0D31">
      <w:pPr>
        <w:rPr>
          <w:b/>
          <w:kern w:val="32"/>
          <w:sz w:val="32"/>
          <w:szCs w:val="32"/>
        </w:rPr>
      </w:pPr>
      <w:bookmarkStart w:id="16" w:name="_Toc76031550"/>
      <w:r w:rsidRPr="0049022A">
        <w:rPr>
          <w:rStyle w:val="Nadpis1Char"/>
        </w:rPr>
        <w:t>5. Grafické výstupy aplikací</w:t>
      </w:r>
      <w:bookmarkEnd w:id="16"/>
    </w:p>
    <w:p w14:paraId="0B5C9278" w14:textId="5418443E" w:rsidR="00ED662E" w:rsidRPr="0049022A" w:rsidRDefault="00ED662E" w:rsidP="00ED662E">
      <w:pPr>
        <w:ind w:firstLine="567"/>
        <w:jc w:val="both"/>
      </w:pPr>
      <w:r w:rsidRPr="0049022A">
        <w:t>T</w:t>
      </w:r>
      <w:r w:rsidR="00F92953" w:rsidRPr="0049022A">
        <w:t>e</w:t>
      </w:r>
      <w:bookmarkStart w:id="17" w:name="_Toc476080915"/>
    </w:p>
    <w:p w14:paraId="22F3425F" w14:textId="77777777" w:rsidR="00ED662E" w:rsidRPr="0049022A" w:rsidRDefault="00ED662E" w:rsidP="00ED662E">
      <w:pPr>
        <w:pStyle w:val="Nadpis2"/>
        <w:ind w:left="1416"/>
        <w:rPr>
          <w:rFonts w:ascii="Times New Roman" w:hAnsi="Times New Roman" w:cs="Times New Roman"/>
        </w:rPr>
      </w:pPr>
      <w:bookmarkStart w:id="18" w:name="_Toc76031551"/>
      <w:r w:rsidRPr="0049022A">
        <w:rPr>
          <w:rFonts w:ascii="Times New Roman" w:hAnsi="Times New Roman" w:cs="Times New Roman"/>
        </w:rPr>
        <w:t>5.1 konzolová aplikace</w:t>
      </w:r>
      <w:bookmarkEnd w:id="18"/>
    </w:p>
    <w:p w14:paraId="445D4A9D" w14:textId="1AB86C11" w:rsidR="00ED662E" w:rsidRPr="0049022A" w:rsidRDefault="00ED662E" w:rsidP="00ED662E">
      <w:pPr>
        <w:ind w:firstLine="567"/>
        <w:jc w:val="both"/>
      </w:pPr>
      <w:r w:rsidRPr="0049022A">
        <w:t>Te</w:t>
      </w:r>
    </w:p>
    <w:p w14:paraId="011E6FDB" w14:textId="77777777" w:rsidR="00ED662E" w:rsidRPr="0049022A" w:rsidRDefault="00ED662E" w:rsidP="00ED662E">
      <w:pPr>
        <w:pStyle w:val="Nadpis2"/>
        <w:ind w:left="708" w:firstLine="708"/>
        <w:rPr>
          <w:rFonts w:ascii="Times New Roman" w:hAnsi="Times New Roman" w:cs="Times New Roman"/>
        </w:rPr>
      </w:pPr>
      <w:bookmarkStart w:id="19" w:name="_Toc76031552"/>
      <w:r w:rsidRPr="0049022A">
        <w:rPr>
          <w:rFonts w:ascii="Times New Roman" w:hAnsi="Times New Roman" w:cs="Times New Roman"/>
        </w:rPr>
        <w:t>5.2 okenní aplikace</w:t>
      </w:r>
      <w:bookmarkEnd w:id="19"/>
    </w:p>
    <w:p w14:paraId="7270E4F2" w14:textId="30167775" w:rsidR="00ED662E" w:rsidRPr="0049022A" w:rsidRDefault="00ED662E" w:rsidP="00ED662E">
      <w:pPr>
        <w:ind w:firstLine="567"/>
        <w:jc w:val="both"/>
      </w:pPr>
    </w:p>
    <w:p w14:paraId="17AC41CF" w14:textId="2FE98AAD" w:rsidR="00ED662E" w:rsidRPr="0049022A" w:rsidRDefault="00ED662E" w:rsidP="00ED662E">
      <w:pPr>
        <w:ind w:firstLine="567"/>
        <w:jc w:val="both"/>
      </w:pPr>
      <w:r w:rsidRPr="0049022A">
        <w:t>Te</w:t>
      </w:r>
      <w:bookmarkStart w:id="20" w:name="_Toc76031553"/>
    </w:p>
    <w:p w14:paraId="6F2DFF2F" w14:textId="15953202" w:rsidR="00ED662E" w:rsidRPr="0049022A" w:rsidRDefault="00ED662E" w:rsidP="00ED662E">
      <w:pPr>
        <w:pStyle w:val="Nadpis3"/>
        <w:numPr>
          <w:ilvl w:val="0"/>
          <w:numId w:val="0"/>
        </w:numPr>
        <w:ind w:left="1429" w:firstLine="698"/>
      </w:pPr>
      <w:r w:rsidRPr="0049022A">
        <w:rPr>
          <w:shd w:val="clear" w:color="auto" w:fill="FFFFFF"/>
        </w:rPr>
        <w:lastRenderedPageBreak/>
        <w:t xml:space="preserve">5.2.1 </w:t>
      </w:r>
      <w:proofErr w:type="spellStart"/>
      <w:r w:rsidRPr="0049022A">
        <w:rPr>
          <w:shd w:val="clear" w:color="auto" w:fill="FFFFFF"/>
        </w:rPr>
        <w:t>WinForm</w:t>
      </w:r>
      <w:bookmarkEnd w:id="20"/>
      <w:proofErr w:type="spellEnd"/>
    </w:p>
    <w:p w14:paraId="50C87E8A" w14:textId="4BDE6C3D" w:rsidR="00ED662E" w:rsidRPr="0049022A" w:rsidRDefault="00ED662E" w:rsidP="00ED662E">
      <w:r w:rsidRPr="0049022A">
        <w:t>Te</w:t>
      </w:r>
    </w:p>
    <w:p w14:paraId="0FC6EA11" w14:textId="77777777" w:rsidR="00ED662E" w:rsidRPr="0049022A" w:rsidRDefault="00ED662E" w:rsidP="00ED662E">
      <w:pPr>
        <w:pStyle w:val="Nadpis3"/>
        <w:numPr>
          <w:ilvl w:val="0"/>
          <w:numId w:val="0"/>
        </w:numPr>
        <w:ind w:left="1429" w:firstLine="698"/>
        <w:rPr>
          <w:shd w:val="clear" w:color="auto" w:fill="FFFFFF"/>
        </w:rPr>
      </w:pPr>
      <w:bookmarkStart w:id="21" w:name="_Toc76031554"/>
      <w:r w:rsidRPr="0049022A">
        <w:rPr>
          <w:shd w:val="clear" w:color="auto" w:fill="FFFFFF"/>
        </w:rPr>
        <w:t>5.2.2 WPF</w:t>
      </w:r>
      <w:bookmarkEnd w:id="21"/>
    </w:p>
    <w:p w14:paraId="040ADFA7" w14:textId="345F48AD" w:rsidR="00ED662E" w:rsidRPr="0049022A" w:rsidRDefault="00ED662E" w:rsidP="00ED662E">
      <w:r w:rsidRPr="0049022A">
        <w:t>Te</w:t>
      </w:r>
    </w:p>
    <w:p w14:paraId="386011D0" w14:textId="77777777" w:rsidR="00AD187B" w:rsidRPr="0049022A" w:rsidRDefault="00AD187B" w:rsidP="00ED662E">
      <w:bookmarkStart w:id="22" w:name="_Toc76031562"/>
    </w:p>
    <w:p w14:paraId="169E8EAC" w14:textId="52022C08" w:rsidR="00ED662E" w:rsidRPr="0049022A" w:rsidRDefault="00ED662E" w:rsidP="00ED662E">
      <w:pPr>
        <w:rPr>
          <w:rStyle w:val="Nadpis1Char"/>
        </w:rPr>
      </w:pPr>
      <w:r w:rsidRPr="0049022A">
        <w:rPr>
          <w:rStyle w:val="Nadpis1Char"/>
        </w:rPr>
        <w:t>6. Návrh aplikačního modelu</w:t>
      </w:r>
      <w:bookmarkEnd w:id="22"/>
    </w:p>
    <w:p w14:paraId="732CA15C" w14:textId="77777777" w:rsidR="00FA08B6" w:rsidRPr="0049022A" w:rsidRDefault="00FA08B6" w:rsidP="00ED662E">
      <w:pPr>
        <w:rPr>
          <w:rStyle w:val="Nadpis1Char"/>
          <w:b w:val="0"/>
          <w:bCs/>
          <w:sz w:val="24"/>
          <w:szCs w:val="24"/>
        </w:rPr>
      </w:pPr>
    </w:p>
    <w:p w14:paraId="75AA9259" w14:textId="2280D8D3" w:rsidR="00ED662E" w:rsidRPr="0049022A" w:rsidRDefault="00FA08B6" w:rsidP="00ED662E">
      <w:pPr>
        <w:rPr>
          <w:rStyle w:val="Nadpis1Char"/>
          <w:b w:val="0"/>
          <w:bCs/>
          <w:sz w:val="24"/>
          <w:szCs w:val="24"/>
        </w:rPr>
      </w:pPr>
      <w:r w:rsidRPr="0049022A">
        <w:rPr>
          <w:rStyle w:val="Nadpis1Char"/>
          <w:b w:val="0"/>
          <w:bCs/>
          <w:sz w:val="24"/>
          <w:szCs w:val="24"/>
        </w:rPr>
        <w:t>T</w:t>
      </w:r>
      <w:r w:rsidR="00ED662E" w:rsidRPr="0049022A">
        <w:rPr>
          <w:rStyle w:val="Nadpis1Char"/>
          <w:b w:val="0"/>
          <w:bCs/>
          <w:sz w:val="24"/>
          <w:szCs w:val="24"/>
        </w:rPr>
        <w:t>e</w:t>
      </w:r>
    </w:p>
    <w:p w14:paraId="6CC88371" w14:textId="77777777" w:rsidR="00FA08B6" w:rsidRPr="0049022A" w:rsidRDefault="00FA08B6" w:rsidP="00ED662E">
      <w:pPr>
        <w:rPr>
          <w:rStyle w:val="Nadpis1Char"/>
          <w:b w:val="0"/>
          <w:bCs/>
          <w:sz w:val="24"/>
          <w:szCs w:val="24"/>
        </w:rPr>
      </w:pPr>
    </w:p>
    <w:p w14:paraId="76D795C3" w14:textId="0CABE026" w:rsidR="00ED662E" w:rsidRPr="0049022A" w:rsidRDefault="00ED662E" w:rsidP="00ED662E">
      <w:bookmarkStart w:id="23" w:name="_Toc76031563"/>
      <w:r w:rsidRPr="0049022A">
        <w:rPr>
          <w:rStyle w:val="Nadpis1Char"/>
        </w:rPr>
        <w:t>7. Návrh vzorového řešení</w:t>
      </w:r>
      <w:bookmarkEnd w:id="23"/>
    </w:p>
    <w:p w14:paraId="32DEADC6" w14:textId="58982969" w:rsidR="00ED662E" w:rsidRPr="0049022A" w:rsidRDefault="00ED662E" w:rsidP="00ED662E"/>
    <w:p w14:paraId="60797A9B" w14:textId="66013FEB" w:rsidR="00AD187B" w:rsidRPr="0049022A" w:rsidRDefault="00AD187B" w:rsidP="00ED662E">
      <w:r w:rsidRPr="0049022A">
        <w:t>Te</w:t>
      </w:r>
    </w:p>
    <w:p w14:paraId="19210A16" w14:textId="58FE0358" w:rsidR="00AD187B" w:rsidRPr="0049022A" w:rsidRDefault="00AD187B" w:rsidP="00ED662E"/>
    <w:p w14:paraId="23D3332B" w14:textId="138ABA69" w:rsidR="00AD187B" w:rsidRPr="0049022A" w:rsidRDefault="00AD187B" w:rsidP="00ED662E">
      <w:pPr>
        <w:rPr>
          <w:rStyle w:val="Nadpis1Char"/>
        </w:rPr>
      </w:pPr>
      <w:bookmarkStart w:id="24" w:name="_Toc76031564"/>
      <w:r w:rsidRPr="0049022A">
        <w:rPr>
          <w:rStyle w:val="Nadpis1Char"/>
        </w:rPr>
        <w:t>8. Zhodnocení realizace aplikace</w:t>
      </w:r>
      <w:bookmarkEnd w:id="24"/>
    </w:p>
    <w:p w14:paraId="4C1E1780" w14:textId="77777777" w:rsidR="00AD187B" w:rsidRPr="0049022A" w:rsidRDefault="00AD187B" w:rsidP="00ED662E"/>
    <w:p w14:paraId="048BC52B" w14:textId="3F479E12" w:rsidR="00AD187B" w:rsidRDefault="00AD187B" w:rsidP="00ED662E">
      <w:r>
        <w:t>Te</w:t>
      </w:r>
    </w:p>
    <w:p w14:paraId="3987EE55" w14:textId="77777777" w:rsidR="00AD187B" w:rsidRPr="00ED662E" w:rsidRDefault="00AD187B" w:rsidP="00ED662E"/>
    <w:p w14:paraId="4F11481C" w14:textId="4B0AD48C" w:rsidR="00204836" w:rsidRPr="00204836" w:rsidRDefault="00AD187B" w:rsidP="00AD187B">
      <w:pPr>
        <w:pStyle w:val="Nadpis1"/>
        <w:ind w:left="0"/>
      </w:pPr>
      <w:r>
        <w:t xml:space="preserve">9. </w:t>
      </w:r>
      <w:r w:rsidR="00204836">
        <w:t>Závěr</w:t>
      </w:r>
      <w:bookmarkEnd w:id="17"/>
    </w:p>
    <w:p w14:paraId="31412770" w14:textId="77777777" w:rsidR="0049022A" w:rsidRDefault="00204836" w:rsidP="0049022A">
      <w:pPr>
        <w:ind w:left="578"/>
        <w:jc w:val="both"/>
      </w:pPr>
      <w:r w:rsidRPr="000F7EA1">
        <w:t>T</w:t>
      </w:r>
      <w:r>
        <w:t>ext</w:t>
      </w:r>
      <w:r w:rsidRPr="000F7EA1">
        <w:t>…</w:t>
      </w:r>
      <w:r w:rsidR="00413809">
        <w:br w:type="page"/>
      </w:r>
      <w:bookmarkStart w:id="25" w:name="_Toc476080916"/>
    </w:p>
    <w:p w14:paraId="41D5A8A3" w14:textId="66C867C0" w:rsidR="00204836" w:rsidRDefault="00DD0754" w:rsidP="0049022A">
      <w:pPr>
        <w:pStyle w:val="Nadpis1"/>
      </w:pPr>
      <w:r>
        <w:lastRenderedPageBreak/>
        <w:t>Seznam použitých zdrojů</w:t>
      </w:r>
      <w:bookmarkEnd w:id="25"/>
    </w:p>
    <w:p w14:paraId="77C8844E" w14:textId="6DB2E6AD" w:rsidR="00F10AD7" w:rsidRPr="00F10AD7" w:rsidRDefault="00F10AD7" w:rsidP="00F10AD7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10AD7">
        <w:rPr>
          <w:noProof/>
        </w:rPr>
        <w:t xml:space="preserve">[1] </w:t>
      </w:r>
      <w:r w:rsidRPr="00F10AD7">
        <w:rPr>
          <w:noProof/>
        </w:rPr>
        <w:tab/>
        <w:t>imperative programming [online]. nedatováno [vid. 2021-03-16]. Dostupné z: https://whatis.techtarget.com/definition/imperative-programming</w:t>
      </w:r>
    </w:p>
    <w:p w14:paraId="6288AD74" w14:textId="77777777" w:rsidR="00F10AD7" w:rsidRPr="00F10AD7" w:rsidRDefault="00F10AD7" w:rsidP="00F10AD7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10AD7">
        <w:rPr>
          <w:noProof/>
        </w:rPr>
        <w:t xml:space="preserve">[2] </w:t>
      </w:r>
      <w:r w:rsidRPr="00F10AD7">
        <w:rPr>
          <w:noProof/>
        </w:rPr>
        <w:tab/>
        <w:t xml:space="preserve">COMPUTERPHILE. </w:t>
      </w:r>
      <w:r w:rsidRPr="00F10AD7">
        <w:rPr>
          <w:i/>
          <w:iCs/>
          <w:noProof/>
        </w:rPr>
        <w:t>Programming Paradigms - Computerphile</w:t>
      </w:r>
      <w:r w:rsidRPr="00F10AD7">
        <w:rPr>
          <w:noProof/>
        </w:rPr>
        <w:t xml:space="preserve"> [online]. 2013 [vid. 2021-03-29]. Dostupné z: https://www.youtube.com/watch?v=sqV3pL5x8PI</w:t>
      </w:r>
    </w:p>
    <w:p w14:paraId="5D81734E" w14:textId="7E285E34" w:rsidR="00F10AD7" w:rsidRPr="00F10AD7" w:rsidRDefault="00F10AD7" w:rsidP="00F10AD7">
      <w:r>
        <w:fldChar w:fldCharType="end"/>
      </w:r>
    </w:p>
    <w:p w14:paraId="3CB342B1" w14:textId="77777777" w:rsidR="00AB1245" w:rsidRPr="008C739A" w:rsidRDefault="000F18CE" w:rsidP="008C739A">
      <w:pPr>
        <w:pStyle w:val="Nadpis1"/>
        <w:sectPr w:rsidR="00AB1245" w:rsidRPr="008C739A" w:rsidSect="00523AF4">
          <w:footerReference w:type="default" r:id="rId13"/>
          <w:type w:val="continuous"/>
          <w:pgSz w:w="11907" w:h="16839" w:code="9"/>
          <w:pgMar w:top="1701" w:right="1134" w:bottom="1418" w:left="1985" w:header="709" w:footer="709" w:gutter="0"/>
          <w:cols w:space="708"/>
          <w:noEndnote/>
          <w:docGrid w:linePitch="326"/>
        </w:sectPr>
      </w:pPr>
      <w:r w:rsidRPr="008C739A">
        <w:br w:type="page"/>
      </w:r>
      <w:bookmarkStart w:id="26" w:name="_Toc476080917"/>
      <w:r w:rsidR="00204836" w:rsidRPr="008C739A">
        <w:lastRenderedPageBreak/>
        <w:t>Přílohy</w:t>
      </w:r>
      <w:bookmarkEnd w:id="26"/>
    </w:p>
    <w:p w14:paraId="44125319" w14:textId="77777777" w:rsidR="00667C27" w:rsidRDefault="00374855" w:rsidP="00AA79F1">
      <w:pPr>
        <w:jc w:val="both"/>
      </w:pPr>
      <w:r>
        <w:t>Odkazovaný s</w:t>
      </w:r>
      <w:r w:rsidR="00AA79F1">
        <w:t>eznam příloh</w:t>
      </w:r>
    </w:p>
    <w:p w14:paraId="0E0AB4E9" w14:textId="77777777" w:rsidR="007E1CD8" w:rsidRPr="000F7EA1" w:rsidRDefault="007E1CD8" w:rsidP="00AA79F1">
      <w:pPr>
        <w:jc w:val="both"/>
      </w:pPr>
    </w:p>
    <w:p w14:paraId="4BCB056B" w14:textId="77777777" w:rsidR="000F18CE" w:rsidRPr="00074F1B" w:rsidRDefault="000F18CE" w:rsidP="00972A51">
      <w:pPr>
        <w:spacing w:line="360" w:lineRule="auto"/>
        <w:jc w:val="both"/>
      </w:pPr>
    </w:p>
    <w:sectPr w:rsidR="000F18CE" w:rsidRPr="00074F1B" w:rsidSect="005F5B12">
      <w:headerReference w:type="default" r:id="rId14"/>
      <w:type w:val="continuous"/>
      <w:pgSz w:w="11907" w:h="16839" w:code="9"/>
      <w:pgMar w:top="1418" w:right="851" w:bottom="1418" w:left="1985" w:header="709" w:footer="709" w:gutter="0"/>
      <w:cols w:space="708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7AACCA" w14:textId="77777777" w:rsidR="00A725FD" w:rsidRDefault="00A725FD">
      <w:r>
        <w:separator/>
      </w:r>
    </w:p>
    <w:p w14:paraId="48439634" w14:textId="77777777" w:rsidR="00A725FD" w:rsidRDefault="00A725FD"/>
    <w:p w14:paraId="63E6140B" w14:textId="77777777" w:rsidR="00A725FD" w:rsidRDefault="00A725FD" w:rsidP="00D41882"/>
  </w:endnote>
  <w:endnote w:type="continuationSeparator" w:id="0">
    <w:p w14:paraId="4FC5CE21" w14:textId="77777777" w:rsidR="00A725FD" w:rsidRDefault="00A725FD">
      <w:r>
        <w:continuationSeparator/>
      </w:r>
    </w:p>
    <w:p w14:paraId="72819982" w14:textId="77777777" w:rsidR="00A725FD" w:rsidRDefault="00A725FD"/>
    <w:p w14:paraId="70EB020A" w14:textId="77777777" w:rsidR="00A725FD" w:rsidRDefault="00A725FD" w:rsidP="00D418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8E41FC" w14:textId="77777777" w:rsidR="0059398C" w:rsidRPr="00371CA9" w:rsidRDefault="0059398C" w:rsidP="00F17030">
    <w:pPr>
      <w:pStyle w:val="Zpat"/>
      <w:tabs>
        <w:tab w:val="clear" w:pos="4536"/>
        <w:tab w:val="clear" w:pos="9072"/>
        <w:tab w:val="center" w:pos="4395"/>
        <w:tab w:val="right" w:pos="8789"/>
      </w:tabs>
    </w:pPr>
    <w:r>
      <w:tab/>
    </w:r>
    <w:r w:rsidRPr="00371CA9">
      <w:fldChar w:fldCharType="begin"/>
    </w:r>
    <w:r w:rsidRPr="00371CA9">
      <w:instrText xml:space="preserve"> PAGE   \* MERGEFORMAT </w:instrText>
    </w:r>
    <w:r w:rsidRPr="00371CA9">
      <w:fldChar w:fldCharType="separate"/>
    </w:r>
    <w:r w:rsidR="00051BAC">
      <w:rPr>
        <w:noProof/>
      </w:rPr>
      <w:t>11</w:t>
    </w:r>
    <w:r w:rsidRPr="00371CA9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11EE17" w14:textId="77777777" w:rsidR="00A725FD" w:rsidRDefault="00A725FD" w:rsidP="00D41882">
      <w:r>
        <w:separator/>
      </w:r>
    </w:p>
  </w:footnote>
  <w:footnote w:type="continuationSeparator" w:id="0">
    <w:p w14:paraId="569E0D1D" w14:textId="77777777" w:rsidR="00A725FD" w:rsidRDefault="00A725FD">
      <w:r>
        <w:continuationSeparator/>
      </w:r>
    </w:p>
  </w:footnote>
  <w:footnote w:type="continuationNotice" w:id="1">
    <w:p w14:paraId="62ED6E3E" w14:textId="77777777" w:rsidR="00A725FD" w:rsidRDefault="00A725F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D311D2" w14:textId="77777777" w:rsidR="0059398C" w:rsidRPr="00225164" w:rsidRDefault="0059398C" w:rsidP="00903656">
    <w:pPr>
      <w:pStyle w:val="Zhlav"/>
      <w:rPr>
        <w:sz w:val="28"/>
        <w:szCs w:val="28"/>
      </w:rPr>
    </w:pPr>
  </w:p>
  <w:p w14:paraId="4F5F680D" w14:textId="77777777" w:rsidR="0059398C" w:rsidRPr="00821A05" w:rsidRDefault="0059398C" w:rsidP="00903656">
    <w:pPr>
      <w:pStyle w:val="Zhlav"/>
      <w:rPr>
        <w:sz w:val="14"/>
        <w:szCs w:val="14"/>
      </w:rPr>
    </w:pPr>
  </w:p>
  <w:p w14:paraId="1A278E7F" w14:textId="77777777" w:rsidR="0059398C" w:rsidRPr="004A4AED" w:rsidRDefault="0059398C" w:rsidP="00903656">
    <w:pPr>
      <w:pStyle w:val="Zhlav"/>
      <w:rPr>
        <w:sz w:val="19"/>
        <w:szCs w:val="19"/>
      </w:rPr>
    </w:pPr>
  </w:p>
  <w:p w14:paraId="7A925475" w14:textId="77777777" w:rsidR="0059398C" w:rsidRDefault="0059398C" w:rsidP="00903656">
    <w:pPr>
      <w:pStyle w:val="Zhlav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9F130C" w14:textId="77777777" w:rsidR="0059398C" w:rsidRPr="00F44574" w:rsidRDefault="0059398C" w:rsidP="00F44574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470362"/>
    <w:multiLevelType w:val="hybridMultilevel"/>
    <w:tmpl w:val="FB2A37C0"/>
    <w:lvl w:ilvl="0" w:tplc="AC2A5E58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F2F6E"/>
    <w:multiLevelType w:val="hybridMultilevel"/>
    <w:tmpl w:val="14B24BB4"/>
    <w:lvl w:ilvl="0" w:tplc="20F00444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6C5C81"/>
    <w:multiLevelType w:val="multilevel"/>
    <w:tmpl w:val="BB5C4F7A"/>
    <w:lvl w:ilvl="0">
      <w:start w:val="1"/>
      <w:numFmt w:val="decimal"/>
      <w:lvlText w:val="%1"/>
      <w:lvlJc w:val="left"/>
      <w:pPr>
        <w:ind w:left="3264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3408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Nadpis3"/>
      <w:lvlText w:val="%1.%2.%3"/>
      <w:lvlJc w:val="left"/>
      <w:pPr>
        <w:ind w:left="3552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2829"/>
        </w:tabs>
        <w:ind w:left="0" w:firstLine="28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Nadpis5"/>
      <w:lvlText w:val="%1.%2.%3.%4.%5"/>
      <w:lvlJc w:val="left"/>
      <w:pPr>
        <w:ind w:left="3840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ind w:left="3984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ind w:left="4128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ind w:left="4272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ind w:left="4416" w:hanging="1584"/>
      </w:pPr>
      <w:rPr>
        <w:rFonts w:hint="default"/>
      </w:rPr>
    </w:lvl>
  </w:abstractNum>
  <w:abstractNum w:abstractNumId="3" w15:restartNumberingAfterBreak="0">
    <w:nsid w:val="12F14D34"/>
    <w:multiLevelType w:val="hybridMultilevel"/>
    <w:tmpl w:val="CF5C9FDE"/>
    <w:lvl w:ilvl="0" w:tplc="2CEA7E68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2E7202"/>
    <w:multiLevelType w:val="hybridMultilevel"/>
    <w:tmpl w:val="301614CA"/>
    <w:lvl w:ilvl="0" w:tplc="26DC3DAA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C04423"/>
    <w:multiLevelType w:val="hybridMultilevel"/>
    <w:tmpl w:val="251C2AB4"/>
    <w:lvl w:ilvl="0" w:tplc="AC2A5E58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69234D"/>
    <w:multiLevelType w:val="hybridMultilevel"/>
    <w:tmpl w:val="D7F432D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46767E"/>
    <w:multiLevelType w:val="hybridMultilevel"/>
    <w:tmpl w:val="284EA52E"/>
    <w:lvl w:ilvl="0" w:tplc="AAC027BE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C52C4E"/>
    <w:multiLevelType w:val="multilevel"/>
    <w:tmpl w:val="F8B01E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F3C1639"/>
    <w:multiLevelType w:val="hybridMultilevel"/>
    <w:tmpl w:val="42BC74D2"/>
    <w:lvl w:ilvl="0" w:tplc="B5C826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1DB2519"/>
    <w:multiLevelType w:val="hybridMultilevel"/>
    <w:tmpl w:val="C76AA5C0"/>
    <w:lvl w:ilvl="0" w:tplc="65D2C240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386D64"/>
    <w:multiLevelType w:val="hybridMultilevel"/>
    <w:tmpl w:val="626EAFCA"/>
    <w:lvl w:ilvl="0" w:tplc="AC2A5E58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896692F"/>
    <w:multiLevelType w:val="multilevel"/>
    <w:tmpl w:val="4878AF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A00174F"/>
    <w:multiLevelType w:val="hybridMultilevel"/>
    <w:tmpl w:val="A91AD690"/>
    <w:lvl w:ilvl="0" w:tplc="0405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4" w15:restartNumberingAfterBreak="0">
    <w:nsid w:val="573A0D50"/>
    <w:multiLevelType w:val="multilevel"/>
    <w:tmpl w:val="C688CD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E5666E0"/>
    <w:multiLevelType w:val="hybridMultilevel"/>
    <w:tmpl w:val="A89CEF8A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6C4390B"/>
    <w:multiLevelType w:val="hybridMultilevel"/>
    <w:tmpl w:val="9050F8EE"/>
    <w:lvl w:ilvl="0" w:tplc="5652EECC">
      <w:start w:val="1"/>
      <w:numFmt w:val="bullet"/>
      <w:lvlText w:val=""/>
      <w:lvlJc w:val="left"/>
      <w:pPr>
        <w:tabs>
          <w:tab w:val="num" w:pos="717"/>
        </w:tabs>
        <w:ind w:left="717" w:hanging="357"/>
      </w:pPr>
      <w:rPr>
        <w:rFonts w:ascii="Symbol" w:hAnsi="Symbol" w:hint="default"/>
        <w:color w:val="auto"/>
        <w:sz w:val="20"/>
      </w:rPr>
    </w:lvl>
    <w:lvl w:ilvl="1" w:tplc="0405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08873F7"/>
    <w:multiLevelType w:val="hybridMultilevel"/>
    <w:tmpl w:val="23F4B2FC"/>
    <w:lvl w:ilvl="0" w:tplc="AC2A5E58">
      <w:numFmt w:val="bullet"/>
      <w:lvlText w:val="-"/>
      <w:lvlJc w:val="left"/>
      <w:pPr>
        <w:ind w:left="720" w:hanging="360"/>
      </w:pPr>
      <w:rPr>
        <w:rFonts w:ascii="Calibri" w:eastAsia="Calibri" w:hAnsi="Calibri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FBA585D"/>
    <w:multiLevelType w:val="hybridMultilevel"/>
    <w:tmpl w:val="5112943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"/>
  </w:num>
  <w:num w:numId="3">
    <w:abstractNumId w:val="3"/>
  </w:num>
  <w:num w:numId="4">
    <w:abstractNumId w:val="7"/>
  </w:num>
  <w:num w:numId="5">
    <w:abstractNumId w:val="16"/>
  </w:num>
  <w:num w:numId="6">
    <w:abstractNumId w:val="4"/>
  </w:num>
  <w:num w:numId="7">
    <w:abstractNumId w:val="2"/>
  </w:num>
  <w:num w:numId="8">
    <w:abstractNumId w:val="17"/>
  </w:num>
  <w:num w:numId="9">
    <w:abstractNumId w:val="0"/>
  </w:num>
  <w:num w:numId="10">
    <w:abstractNumId w:val="5"/>
  </w:num>
  <w:num w:numId="11">
    <w:abstractNumId w:val="11"/>
  </w:num>
  <w:num w:numId="12">
    <w:abstractNumId w:val="8"/>
  </w:num>
  <w:num w:numId="13">
    <w:abstractNumId w:val="9"/>
  </w:num>
  <w:num w:numId="14">
    <w:abstractNumId w:val="14"/>
  </w:num>
  <w:num w:numId="15">
    <w:abstractNumId w:val="6"/>
  </w:num>
  <w:num w:numId="16">
    <w:abstractNumId w:val="12"/>
  </w:num>
  <w:num w:numId="17">
    <w:abstractNumId w:val="13"/>
  </w:num>
  <w:num w:numId="18">
    <w:abstractNumId w:val="18"/>
  </w:num>
  <w:num w:numId="19">
    <w:abstractNumId w:val="15"/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cs-CZ" w:vendorID="7" w:dllVersion="513" w:checkStyle="1"/>
  <w:activeWritingStyle w:appName="MSWord" w:lang="cs-CZ" w:vendorID="7" w:dllVersion="514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49DB"/>
    <w:rsid w:val="00000F30"/>
    <w:rsid w:val="000034D7"/>
    <w:rsid w:val="00003842"/>
    <w:rsid w:val="00004560"/>
    <w:rsid w:val="000045CC"/>
    <w:rsid w:val="00004D83"/>
    <w:rsid w:val="000051BC"/>
    <w:rsid w:val="00006361"/>
    <w:rsid w:val="0000788C"/>
    <w:rsid w:val="000104B1"/>
    <w:rsid w:val="00011E83"/>
    <w:rsid w:val="000122AD"/>
    <w:rsid w:val="00012976"/>
    <w:rsid w:val="000139EA"/>
    <w:rsid w:val="00016D80"/>
    <w:rsid w:val="00017950"/>
    <w:rsid w:val="00017ADB"/>
    <w:rsid w:val="0002224A"/>
    <w:rsid w:val="00022EC2"/>
    <w:rsid w:val="000277A9"/>
    <w:rsid w:val="00030742"/>
    <w:rsid w:val="00031A08"/>
    <w:rsid w:val="00032749"/>
    <w:rsid w:val="000344E8"/>
    <w:rsid w:val="0003559B"/>
    <w:rsid w:val="00036756"/>
    <w:rsid w:val="0003798D"/>
    <w:rsid w:val="00037B42"/>
    <w:rsid w:val="00037C9D"/>
    <w:rsid w:val="00040240"/>
    <w:rsid w:val="00041464"/>
    <w:rsid w:val="00041ADD"/>
    <w:rsid w:val="0004521B"/>
    <w:rsid w:val="0004619A"/>
    <w:rsid w:val="000479C2"/>
    <w:rsid w:val="000479D5"/>
    <w:rsid w:val="00051529"/>
    <w:rsid w:val="00051BAC"/>
    <w:rsid w:val="00053C64"/>
    <w:rsid w:val="00055C9F"/>
    <w:rsid w:val="00056673"/>
    <w:rsid w:val="00056D13"/>
    <w:rsid w:val="00057DCE"/>
    <w:rsid w:val="0006005D"/>
    <w:rsid w:val="00060F1F"/>
    <w:rsid w:val="00061078"/>
    <w:rsid w:val="00063134"/>
    <w:rsid w:val="00063B4E"/>
    <w:rsid w:val="000651B3"/>
    <w:rsid w:val="000651C0"/>
    <w:rsid w:val="000658F2"/>
    <w:rsid w:val="00066DC7"/>
    <w:rsid w:val="0007006C"/>
    <w:rsid w:val="0007008E"/>
    <w:rsid w:val="00071B19"/>
    <w:rsid w:val="000741A2"/>
    <w:rsid w:val="00074F1B"/>
    <w:rsid w:val="000752D7"/>
    <w:rsid w:val="00075AA6"/>
    <w:rsid w:val="00075FE6"/>
    <w:rsid w:val="000774EE"/>
    <w:rsid w:val="000824EF"/>
    <w:rsid w:val="0008293F"/>
    <w:rsid w:val="00082BF3"/>
    <w:rsid w:val="000854FF"/>
    <w:rsid w:val="0008612F"/>
    <w:rsid w:val="00086C02"/>
    <w:rsid w:val="00087429"/>
    <w:rsid w:val="00087A27"/>
    <w:rsid w:val="00091AA9"/>
    <w:rsid w:val="00091C11"/>
    <w:rsid w:val="00091D91"/>
    <w:rsid w:val="00091D9D"/>
    <w:rsid w:val="00091EC8"/>
    <w:rsid w:val="00093E44"/>
    <w:rsid w:val="00095283"/>
    <w:rsid w:val="00095322"/>
    <w:rsid w:val="00095350"/>
    <w:rsid w:val="0009552A"/>
    <w:rsid w:val="000965B9"/>
    <w:rsid w:val="000A027F"/>
    <w:rsid w:val="000A29C8"/>
    <w:rsid w:val="000A513A"/>
    <w:rsid w:val="000A6D7F"/>
    <w:rsid w:val="000A7F24"/>
    <w:rsid w:val="000B2362"/>
    <w:rsid w:val="000B4796"/>
    <w:rsid w:val="000B6650"/>
    <w:rsid w:val="000B70F7"/>
    <w:rsid w:val="000C082F"/>
    <w:rsid w:val="000C0ECF"/>
    <w:rsid w:val="000C13D1"/>
    <w:rsid w:val="000C34C1"/>
    <w:rsid w:val="000C423B"/>
    <w:rsid w:val="000C53B9"/>
    <w:rsid w:val="000C6D9F"/>
    <w:rsid w:val="000D1966"/>
    <w:rsid w:val="000D4D0C"/>
    <w:rsid w:val="000D6EFD"/>
    <w:rsid w:val="000E0CD4"/>
    <w:rsid w:val="000E0E90"/>
    <w:rsid w:val="000E18EB"/>
    <w:rsid w:val="000E229C"/>
    <w:rsid w:val="000E2E70"/>
    <w:rsid w:val="000E51C5"/>
    <w:rsid w:val="000E667A"/>
    <w:rsid w:val="000E73D0"/>
    <w:rsid w:val="000E7E53"/>
    <w:rsid w:val="000F07EF"/>
    <w:rsid w:val="000F18CE"/>
    <w:rsid w:val="000F2DCB"/>
    <w:rsid w:val="000F3280"/>
    <w:rsid w:val="000F3C46"/>
    <w:rsid w:val="000F4368"/>
    <w:rsid w:val="000F4CB8"/>
    <w:rsid w:val="000F52BC"/>
    <w:rsid w:val="000F6001"/>
    <w:rsid w:val="000F6021"/>
    <w:rsid w:val="000F7EA1"/>
    <w:rsid w:val="00100D2C"/>
    <w:rsid w:val="00102462"/>
    <w:rsid w:val="00103A28"/>
    <w:rsid w:val="00103BBE"/>
    <w:rsid w:val="00103E9D"/>
    <w:rsid w:val="0010661D"/>
    <w:rsid w:val="001122BD"/>
    <w:rsid w:val="0011277A"/>
    <w:rsid w:val="00114E6E"/>
    <w:rsid w:val="00114FE3"/>
    <w:rsid w:val="00116EEC"/>
    <w:rsid w:val="001170AB"/>
    <w:rsid w:val="001204FF"/>
    <w:rsid w:val="0012359A"/>
    <w:rsid w:val="0012385B"/>
    <w:rsid w:val="0012393F"/>
    <w:rsid w:val="00123BAC"/>
    <w:rsid w:val="00124508"/>
    <w:rsid w:val="00124D8F"/>
    <w:rsid w:val="00125E3C"/>
    <w:rsid w:val="00127138"/>
    <w:rsid w:val="00131EA3"/>
    <w:rsid w:val="001328EE"/>
    <w:rsid w:val="00133189"/>
    <w:rsid w:val="001332B4"/>
    <w:rsid w:val="001340B6"/>
    <w:rsid w:val="00134200"/>
    <w:rsid w:val="00134C1F"/>
    <w:rsid w:val="00136EAE"/>
    <w:rsid w:val="001405B3"/>
    <w:rsid w:val="00142FA2"/>
    <w:rsid w:val="001466D6"/>
    <w:rsid w:val="00146D04"/>
    <w:rsid w:val="00151234"/>
    <w:rsid w:val="00152A90"/>
    <w:rsid w:val="00152D0F"/>
    <w:rsid w:val="00157A1F"/>
    <w:rsid w:val="00160F51"/>
    <w:rsid w:val="00161130"/>
    <w:rsid w:val="00163607"/>
    <w:rsid w:val="0016413B"/>
    <w:rsid w:val="001666BF"/>
    <w:rsid w:val="00166CA6"/>
    <w:rsid w:val="00171EA8"/>
    <w:rsid w:val="001732DF"/>
    <w:rsid w:val="001744EA"/>
    <w:rsid w:val="00174700"/>
    <w:rsid w:val="00176379"/>
    <w:rsid w:val="001776D8"/>
    <w:rsid w:val="00180E48"/>
    <w:rsid w:val="00181496"/>
    <w:rsid w:val="00182983"/>
    <w:rsid w:val="001839A4"/>
    <w:rsid w:val="0018534E"/>
    <w:rsid w:val="00185C69"/>
    <w:rsid w:val="00186C5D"/>
    <w:rsid w:val="00186F5D"/>
    <w:rsid w:val="00187260"/>
    <w:rsid w:val="00191DB6"/>
    <w:rsid w:val="00194105"/>
    <w:rsid w:val="001947F5"/>
    <w:rsid w:val="001A5433"/>
    <w:rsid w:val="001A6F4F"/>
    <w:rsid w:val="001A7474"/>
    <w:rsid w:val="001B0868"/>
    <w:rsid w:val="001B36A2"/>
    <w:rsid w:val="001B59BF"/>
    <w:rsid w:val="001B6BAF"/>
    <w:rsid w:val="001B739E"/>
    <w:rsid w:val="001B76D9"/>
    <w:rsid w:val="001B7B01"/>
    <w:rsid w:val="001C0A04"/>
    <w:rsid w:val="001C156B"/>
    <w:rsid w:val="001C1E5E"/>
    <w:rsid w:val="001C2ABD"/>
    <w:rsid w:val="001C4FF0"/>
    <w:rsid w:val="001C7870"/>
    <w:rsid w:val="001D169F"/>
    <w:rsid w:val="001D2728"/>
    <w:rsid w:val="001D43BB"/>
    <w:rsid w:val="001E069D"/>
    <w:rsid w:val="001E25F9"/>
    <w:rsid w:val="001E6F9A"/>
    <w:rsid w:val="001E70D8"/>
    <w:rsid w:val="001E73D2"/>
    <w:rsid w:val="001F256E"/>
    <w:rsid w:val="001F27E9"/>
    <w:rsid w:val="001F290F"/>
    <w:rsid w:val="001F33E1"/>
    <w:rsid w:val="001F44AC"/>
    <w:rsid w:val="001F487F"/>
    <w:rsid w:val="001F7816"/>
    <w:rsid w:val="001F7874"/>
    <w:rsid w:val="00200666"/>
    <w:rsid w:val="002006D7"/>
    <w:rsid w:val="002029AA"/>
    <w:rsid w:val="002041B8"/>
    <w:rsid w:val="00204836"/>
    <w:rsid w:val="00207715"/>
    <w:rsid w:val="002127E9"/>
    <w:rsid w:val="0021294E"/>
    <w:rsid w:val="00212B64"/>
    <w:rsid w:val="0021422C"/>
    <w:rsid w:val="00214BD7"/>
    <w:rsid w:val="00215914"/>
    <w:rsid w:val="00215F6C"/>
    <w:rsid w:val="00215F7B"/>
    <w:rsid w:val="002167A5"/>
    <w:rsid w:val="002179F5"/>
    <w:rsid w:val="0022377E"/>
    <w:rsid w:val="00225164"/>
    <w:rsid w:val="00225F56"/>
    <w:rsid w:val="0023066E"/>
    <w:rsid w:val="00230966"/>
    <w:rsid w:val="002331F5"/>
    <w:rsid w:val="002335E2"/>
    <w:rsid w:val="00234AB5"/>
    <w:rsid w:val="002358EE"/>
    <w:rsid w:val="00236770"/>
    <w:rsid w:val="0024021F"/>
    <w:rsid w:val="00240B23"/>
    <w:rsid w:val="00241680"/>
    <w:rsid w:val="00241B7B"/>
    <w:rsid w:val="00242094"/>
    <w:rsid w:val="00242DE1"/>
    <w:rsid w:val="002433EA"/>
    <w:rsid w:val="00246255"/>
    <w:rsid w:val="00246588"/>
    <w:rsid w:val="00246E2F"/>
    <w:rsid w:val="00246E89"/>
    <w:rsid w:val="00250246"/>
    <w:rsid w:val="00251B76"/>
    <w:rsid w:val="00252262"/>
    <w:rsid w:val="00254F1D"/>
    <w:rsid w:val="0025528D"/>
    <w:rsid w:val="002556DB"/>
    <w:rsid w:val="0025722F"/>
    <w:rsid w:val="002575A8"/>
    <w:rsid w:val="002616E3"/>
    <w:rsid w:val="002617DF"/>
    <w:rsid w:val="00262F93"/>
    <w:rsid w:val="002635DD"/>
    <w:rsid w:val="00263D8C"/>
    <w:rsid w:val="00264824"/>
    <w:rsid w:val="00264BBA"/>
    <w:rsid w:val="00265868"/>
    <w:rsid w:val="0026664F"/>
    <w:rsid w:val="002672AB"/>
    <w:rsid w:val="0027065E"/>
    <w:rsid w:val="00270B68"/>
    <w:rsid w:val="0027158F"/>
    <w:rsid w:val="002737EB"/>
    <w:rsid w:val="00275006"/>
    <w:rsid w:val="002754D4"/>
    <w:rsid w:val="00276593"/>
    <w:rsid w:val="00277A88"/>
    <w:rsid w:val="0028145A"/>
    <w:rsid w:val="002833C3"/>
    <w:rsid w:val="00285908"/>
    <w:rsid w:val="00286CCD"/>
    <w:rsid w:val="00293941"/>
    <w:rsid w:val="00293C21"/>
    <w:rsid w:val="00296937"/>
    <w:rsid w:val="00297584"/>
    <w:rsid w:val="00297BB1"/>
    <w:rsid w:val="002A0A6F"/>
    <w:rsid w:val="002A0C4A"/>
    <w:rsid w:val="002A1675"/>
    <w:rsid w:val="002A2CDA"/>
    <w:rsid w:val="002A2FEE"/>
    <w:rsid w:val="002A4A67"/>
    <w:rsid w:val="002A60A3"/>
    <w:rsid w:val="002A7FCD"/>
    <w:rsid w:val="002B093D"/>
    <w:rsid w:val="002B0D2E"/>
    <w:rsid w:val="002B1191"/>
    <w:rsid w:val="002B15B7"/>
    <w:rsid w:val="002B1D16"/>
    <w:rsid w:val="002B3B5D"/>
    <w:rsid w:val="002B484D"/>
    <w:rsid w:val="002B66CD"/>
    <w:rsid w:val="002B68B3"/>
    <w:rsid w:val="002B708A"/>
    <w:rsid w:val="002B7A82"/>
    <w:rsid w:val="002C1DA8"/>
    <w:rsid w:val="002C2C26"/>
    <w:rsid w:val="002C2E24"/>
    <w:rsid w:val="002C5728"/>
    <w:rsid w:val="002C58A0"/>
    <w:rsid w:val="002C6A31"/>
    <w:rsid w:val="002C7A9E"/>
    <w:rsid w:val="002D1037"/>
    <w:rsid w:val="002D14A8"/>
    <w:rsid w:val="002D3970"/>
    <w:rsid w:val="002D455B"/>
    <w:rsid w:val="002D4BFE"/>
    <w:rsid w:val="002D5B9C"/>
    <w:rsid w:val="002D5BB3"/>
    <w:rsid w:val="002D6B64"/>
    <w:rsid w:val="002E126A"/>
    <w:rsid w:val="002E2338"/>
    <w:rsid w:val="002E306D"/>
    <w:rsid w:val="002E3B42"/>
    <w:rsid w:val="002E44EA"/>
    <w:rsid w:val="002E4563"/>
    <w:rsid w:val="002E4883"/>
    <w:rsid w:val="002E4C8E"/>
    <w:rsid w:val="002E4D70"/>
    <w:rsid w:val="002E6C15"/>
    <w:rsid w:val="002E7085"/>
    <w:rsid w:val="002E7A83"/>
    <w:rsid w:val="002F1822"/>
    <w:rsid w:val="002F4281"/>
    <w:rsid w:val="002F5EBA"/>
    <w:rsid w:val="00300FA4"/>
    <w:rsid w:val="00301B45"/>
    <w:rsid w:val="00302066"/>
    <w:rsid w:val="003025D6"/>
    <w:rsid w:val="0030268A"/>
    <w:rsid w:val="00303551"/>
    <w:rsid w:val="0030671C"/>
    <w:rsid w:val="00307B22"/>
    <w:rsid w:val="00312243"/>
    <w:rsid w:val="00312526"/>
    <w:rsid w:val="003126C2"/>
    <w:rsid w:val="00313683"/>
    <w:rsid w:val="003159F4"/>
    <w:rsid w:val="00316F5B"/>
    <w:rsid w:val="00317582"/>
    <w:rsid w:val="00320813"/>
    <w:rsid w:val="0032438B"/>
    <w:rsid w:val="00327C05"/>
    <w:rsid w:val="0033150A"/>
    <w:rsid w:val="003317EF"/>
    <w:rsid w:val="00332F06"/>
    <w:rsid w:val="00333B2B"/>
    <w:rsid w:val="0033529F"/>
    <w:rsid w:val="00335311"/>
    <w:rsid w:val="003356D0"/>
    <w:rsid w:val="00340277"/>
    <w:rsid w:val="0034153B"/>
    <w:rsid w:val="00342937"/>
    <w:rsid w:val="00345EC3"/>
    <w:rsid w:val="0035052D"/>
    <w:rsid w:val="00350BC0"/>
    <w:rsid w:val="003510C9"/>
    <w:rsid w:val="00351914"/>
    <w:rsid w:val="003520B6"/>
    <w:rsid w:val="00354215"/>
    <w:rsid w:val="0035496D"/>
    <w:rsid w:val="00354ED3"/>
    <w:rsid w:val="0035579F"/>
    <w:rsid w:val="00355EB7"/>
    <w:rsid w:val="00356C08"/>
    <w:rsid w:val="00357CEB"/>
    <w:rsid w:val="003604A0"/>
    <w:rsid w:val="00361D62"/>
    <w:rsid w:val="00362FCA"/>
    <w:rsid w:val="00365178"/>
    <w:rsid w:val="00366208"/>
    <w:rsid w:val="003669D1"/>
    <w:rsid w:val="003703B2"/>
    <w:rsid w:val="003710F4"/>
    <w:rsid w:val="00371558"/>
    <w:rsid w:val="003716C5"/>
    <w:rsid w:val="00371AFB"/>
    <w:rsid w:val="00371CA9"/>
    <w:rsid w:val="00372217"/>
    <w:rsid w:val="0037275F"/>
    <w:rsid w:val="00373385"/>
    <w:rsid w:val="00374855"/>
    <w:rsid w:val="00375DFA"/>
    <w:rsid w:val="0037621B"/>
    <w:rsid w:val="003762DF"/>
    <w:rsid w:val="003767BB"/>
    <w:rsid w:val="003767C4"/>
    <w:rsid w:val="0037705B"/>
    <w:rsid w:val="003812FA"/>
    <w:rsid w:val="00381F4F"/>
    <w:rsid w:val="00383CCA"/>
    <w:rsid w:val="0038483F"/>
    <w:rsid w:val="0038624F"/>
    <w:rsid w:val="00386C67"/>
    <w:rsid w:val="003900D7"/>
    <w:rsid w:val="003932A9"/>
    <w:rsid w:val="003969DB"/>
    <w:rsid w:val="003975CA"/>
    <w:rsid w:val="00397EC9"/>
    <w:rsid w:val="00397FF1"/>
    <w:rsid w:val="003A086E"/>
    <w:rsid w:val="003A0BB2"/>
    <w:rsid w:val="003A0D4A"/>
    <w:rsid w:val="003A15BC"/>
    <w:rsid w:val="003A4E4A"/>
    <w:rsid w:val="003A54BE"/>
    <w:rsid w:val="003A57FE"/>
    <w:rsid w:val="003B0035"/>
    <w:rsid w:val="003B00C3"/>
    <w:rsid w:val="003B34EE"/>
    <w:rsid w:val="003B49C8"/>
    <w:rsid w:val="003B690C"/>
    <w:rsid w:val="003B6AA4"/>
    <w:rsid w:val="003B6EB2"/>
    <w:rsid w:val="003B767C"/>
    <w:rsid w:val="003C035C"/>
    <w:rsid w:val="003C0EE6"/>
    <w:rsid w:val="003C104D"/>
    <w:rsid w:val="003C2405"/>
    <w:rsid w:val="003C52A6"/>
    <w:rsid w:val="003C5B5D"/>
    <w:rsid w:val="003C5CBE"/>
    <w:rsid w:val="003D08BE"/>
    <w:rsid w:val="003D31E1"/>
    <w:rsid w:val="003D4719"/>
    <w:rsid w:val="003D4BCD"/>
    <w:rsid w:val="003D560F"/>
    <w:rsid w:val="003D6F32"/>
    <w:rsid w:val="003D73D6"/>
    <w:rsid w:val="003D7799"/>
    <w:rsid w:val="003E1CB5"/>
    <w:rsid w:val="003E4EE5"/>
    <w:rsid w:val="003E7C25"/>
    <w:rsid w:val="003F00BD"/>
    <w:rsid w:val="003F0855"/>
    <w:rsid w:val="003F28AE"/>
    <w:rsid w:val="003F2D3F"/>
    <w:rsid w:val="003F64D1"/>
    <w:rsid w:val="00402516"/>
    <w:rsid w:val="00403E02"/>
    <w:rsid w:val="004046B2"/>
    <w:rsid w:val="00404C77"/>
    <w:rsid w:val="00405922"/>
    <w:rsid w:val="00405AA1"/>
    <w:rsid w:val="00405C91"/>
    <w:rsid w:val="0040664F"/>
    <w:rsid w:val="00406701"/>
    <w:rsid w:val="004101E9"/>
    <w:rsid w:val="00410F8F"/>
    <w:rsid w:val="00411054"/>
    <w:rsid w:val="00412716"/>
    <w:rsid w:val="00413809"/>
    <w:rsid w:val="004149C3"/>
    <w:rsid w:val="00414BDB"/>
    <w:rsid w:val="00415805"/>
    <w:rsid w:val="004177C4"/>
    <w:rsid w:val="0042201B"/>
    <w:rsid w:val="004222C3"/>
    <w:rsid w:val="00424DA3"/>
    <w:rsid w:val="00426057"/>
    <w:rsid w:val="004260B7"/>
    <w:rsid w:val="00426387"/>
    <w:rsid w:val="00427552"/>
    <w:rsid w:val="004331CC"/>
    <w:rsid w:val="00434C26"/>
    <w:rsid w:val="00435BD5"/>
    <w:rsid w:val="00440CB1"/>
    <w:rsid w:val="00442056"/>
    <w:rsid w:val="00444327"/>
    <w:rsid w:val="00444DDF"/>
    <w:rsid w:val="00446B3E"/>
    <w:rsid w:val="00451C80"/>
    <w:rsid w:val="004521DF"/>
    <w:rsid w:val="004532A8"/>
    <w:rsid w:val="0045394E"/>
    <w:rsid w:val="00454668"/>
    <w:rsid w:val="00461CA9"/>
    <w:rsid w:val="00463BC8"/>
    <w:rsid w:val="00464772"/>
    <w:rsid w:val="004647E7"/>
    <w:rsid w:val="004650D2"/>
    <w:rsid w:val="00465C58"/>
    <w:rsid w:val="00466582"/>
    <w:rsid w:val="00471BDE"/>
    <w:rsid w:val="00472829"/>
    <w:rsid w:val="0047320B"/>
    <w:rsid w:val="0047368E"/>
    <w:rsid w:val="00474094"/>
    <w:rsid w:val="004750B5"/>
    <w:rsid w:val="004753BF"/>
    <w:rsid w:val="0047566A"/>
    <w:rsid w:val="004801C5"/>
    <w:rsid w:val="004811D9"/>
    <w:rsid w:val="00481B5C"/>
    <w:rsid w:val="00483499"/>
    <w:rsid w:val="00487711"/>
    <w:rsid w:val="00487A19"/>
    <w:rsid w:val="0049022A"/>
    <w:rsid w:val="0049092B"/>
    <w:rsid w:val="00491204"/>
    <w:rsid w:val="0049142A"/>
    <w:rsid w:val="00492E96"/>
    <w:rsid w:val="0049308F"/>
    <w:rsid w:val="00494E96"/>
    <w:rsid w:val="004950A8"/>
    <w:rsid w:val="004A01A9"/>
    <w:rsid w:val="004A2316"/>
    <w:rsid w:val="004A2EE5"/>
    <w:rsid w:val="004A3013"/>
    <w:rsid w:val="004A4887"/>
    <w:rsid w:val="004A491A"/>
    <w:rsid w:val="004A4AED"/>
    <w:rsid w:val="004B0D31"/>
    <w:rsid w:val="004B2213"/>
    <w:rsid w:val="004B2643"/>
    <w:rsid w:val="004B3058"/>
    <w:rsid w:val="004B3EDB"/>
    <w:rsid w:val="004B66CD"/>
    <w:rsid w:val="004B6739"/>
    <w:rsid w:val="004C1365"/>
    <w:rsid w:val="004C15C1"/>
    <w:rsid w:val="004C18A7"/>
    <w:rsid w:val="004C2118"/>
    <w:rsid w:val="004C37DD"/>
    <w:rsid w:val="004C52D9"/>
    <w:rsid w:val="004C549C"/>
    <w:rsid w:val="004C5C15"/>
    <w:rsid w:val="004C7EF4"/>
    <w:rsid w:val="004D0604"/>
    <w:rsid w:val="004D29AC"/>
    <w:rsid w:val="004D3722"/>
    <w:rsid w:val="004D4970"/>
    <w:rsid w:val="004D7E41"/>
    <w:rsid w:val="004E24F9"/>
    <w:rsid w:val="004E2B91"/>
    <w:rsid w:val="004E2C60"/>
    <w:rsid w:val="004E4C2A"/>
    <w:rsid w:val="004E557A"/>
    <w:rsid w:val="004E7051"/>
    <w:rsid w:val="004E7D3E"/>
    <w:rsid w:val="004E7EA4"/>
    <w:rsid w:val="004F029D"/>
    <w:rsid w:val="004F12C2"/>
    <w:rsid w:val="004F5419"/>
    <w:rsid w:val="004F6574"/>
    <w:rsid w:val="0050151D"/>
    <w:rsid w:val="00502B19"/>
    <w:rsid w:val="00502B2F"/>
    <w:rsid w:val="00504A27"/>
    <w:rsid w:val="00504A29"/>
    <w:rsid w:val="00512146"/>
    <w:rsid w:val="0051258F"/>
    <w:rsid w:val="00513B4F"/>
    <w:rsid w:val="00514093"/>
    <w:rsid w:val="005152A4"/>
    <w:rsid w:val="005157A9"/>
    <w:rsid w:val="00520051"/>
    <w:rsid w:val="0052130C"/>
    <w:rsid w:val="005213F9"/>
    <w:rsid w:val="00521F91"/>
    <w:rsid w:val="00523A6B"/>
    <w:rsid w:val="00523AF4"/>
    <w:rsid w:val="00525623"/>
    <w:rsid w:val="005278EE"/>
    <w:rsid w:val="005326BB"/>
    <w:rsid w:val="00532914"/>
    <w:rsid w:val="005330FC"/>
    <w:rsid w:val="005349D8"/>
    <w:rsid w:val="00534FB4"/>
    <w:rsid w:val="0053669C"/>
    <w:rsid w:val="00537F1A"/>
    <w:rsid w:val="00540512"/>
    <w:rsid w:val="0054097F"/>
    <w:rsid w:val="00541326"/>
    <w:rsid w:val="00542203"/>
    <w:rsid w:val="00542ACB"/>
    <w:rsid w:val="0054353F"/>
    <w:rsid w:val="00543994"/>
    <w:rsid w:val="00544758"/>
    <w:rsid w:val="00545A73"/>
    <w:rsid w:val="00545C52"/>
    <w:rsid w:val="005502A6"/>
    <w:rsid w:val="00550426"/>
    <w:rsid w:val="00550C38"/>
    <w:rsid w:val="0055119B"/>
    <w:rsid w:val="00560885"/>
    <w:rsid w:val="00563B9E"/>
    <w:rsid w:val="0056522F"/>
    <w:rsid w:val="00566438"/>
    <w:rsid w:val="005678FC"/>
    <w:rsid w:val="00570A48"/>
    <w:rsid w:val="00570EFE"/>
    <w:rsid w:val="005723B7"/>
    <w:rsid w:val="0057293C"/>
    <w:rsid w:val="00572C06"/>
    <w:rsid w:val="00573C66"/>
    <w:rsid w:val="00573D1E"/>
    <w:rsid w:val="0057487F"/>
    <w:rsid w:val="005762EB"/>
    <w:rsid w:val="00577B57"/>
    <w:rsid w:val="00577BCE"/>
    <w:rsid w:val="00581FE1"/>
    <w:rsid w:val="0058213A"/>
    <w:rsid w:val="00582204"/>
    <w:rsid w:val="00582773"/>
    <w:rsid w:val="00584F35"/>
    <w:rsid w:val="0058784B"/>
    <w:rsid w:val="005902E2"/>
    <w:rsid w:val="00590340"/>
    <w:rsid w:val="005910CD"/>
    <w:rsid w:val="005911E7"/>
    <w:rsid w:val="0059398C"/>
    <w:rsid w:val="00595075"/>
    <w:rsid w:val="005971AA"/>
    <w:rsid w:val="00597FDF"/>
    <w:rsid w:val="005A2367"/>
    <w:rsid w:val="005A2864"/>
    <w:rsid w:val="005A2B27"/>
    <w:rsid w:val="005A2C17"/>
    <w:rsid w:val="005A2C1C"/>
    <w:rsid w:val="005A3532"/>
    <w:rsid w:val="005A4A1B"/>
    <w:rsid w:val="005A617C"/>
    <w:rsid w:val="005A671E"/>
    <w:rsid w:val="005A6D65"/>
    <w:rsid w:val="005B0069"/>
    <w:rsid w:val="005B0CCB"/>
    <w:rsid w:val="005B3199"/>
    <w:rsid w:val="005B456A"/>
    <w:rsid w:val="005B6A96"/>
    <w:rsid w:val="005C1276"/>
    <w:rsid w:val="005C1C86"/>
    <w:rsid w:val="005C2F0E"/>
    <w:rsid w:val="005C32BE"/>
    <w:rsid w:val="005C348D"/>
    <w:rsid w:val="005C39FC"/>
    <w:rsid w:val="005C66FC"/>
    <w:rsid w:val="005D1383"/>
    <w:rsid w:val="005D36A0"/>
    <w:rsid w:val="005D6846"/>
    <w:rsid w:val="005D6D98"/>
    <w:rsid w:val="005D7599"/>
    <w:rsid w:val="005D799D"/>
    <w:rsid w:val="005E13CC"/>
    <w:rsid w:val="005E3CFC"/>
    <w:rsid w:val="005E516E"/>
    <w:rsid w:val="005E616A"/>
    <w:rsid w:val="005E6894"/>
    <w:rsid w:val="005E6A07"/>
    <w:rsid w:val="005E6E3E"/>
    <w:rsid w:val="005E7361"/>
    <w:rsid w:val="005E7870"/>
    <w:rsid w:val="005E792A"/>
    <w:rsid w:val="005E7E7C"/>
    <w:rsid w:val="005F0439"/>
    <w:rsid w:val="005F05D2"/>
    <w:rsid w:val="005F3578"/>
    <w:rsid w:val="005F42EA"/>
    <w:rsid w:val="005F5898"/>
    <w:rsid w:val="005F5B12"/>
    <w:rsid w:val="005F60B3"/>
    <w:rsid w:val="005F6768"/>
    <w:rsid w:val="005F7497"/>
    <w:rsid w:val="00600113"/>
    <w:rsid w:val="00600B71"/>
    <w:rsid w:val="00601652"/>
    <w:rsid w:val="00601D65"/>
    <w:rsid w:val="00602E49"/>
    <w:rsid w:val="0060347D"/>
    <w:rsid w:val="00603A3A"/>
    <w:rsid w:val="00604919"/>
    <w:rsid w:val="00605BB5"/>
    <w:rsid w:val="006060F0"/>
    <w:rsid w:val="00606AC9"/>
    <w:rsid w:val="00606FAE"/>
    <w:rsid w:val="00610A36"/>
    <w:rsid w:val="00611893"/>
    <w:rsid w:val="0061191D"/>
    <w:rsid w:val="00612BA4"/>
    <w:rsid w:val="00613810"/>
    <w:rsid w:val="00613CAC"/>
    <w:rsid w:val="00615155"/>
    <w:rsid w:val="00615362"/>
    <w:rsid w:val="00616BDA"/>
    <w:rsid w:val="006174D6"/>
    <w:rsid w:val="00617C13"/>
    <w:rsid w:val="0062156A"/>
    <w:rsid w:val="00621E08"/>
    <w:rsid w:val="00622145"/>
    <w:rsid w:val="00622CAC"/>
    <w:rsid w:val="00623054"/>
    <w:rsid w:val="00623EB0"/>
    <w:rsid w:val="00625BC9"/>
    <w:rsid w:val="00626350"/>
    <w:rsid w:val="006265E4"/>
    <w:rsid w:val="0062770F"/>
    <w:rsid w:val="006305BA"/>
    <w:rsid w:val="006325CA"/>
    <w:rsid w:val="00633FF6"/>
    <w:rsid w:val="0063423E"/>
    <w:rsid w:val="00636174"/>
    <w:rsid w:val="00636462"/>
    <w:rsid w:val="00636F15"/>
    <w:rsid w:val="006412DE"/>
    <w:rsid w:val="006425DD"/>
    <w:rsid w:val="00642658"/>
    <w:rsid w:val="0064325E"/>
    <w:rsid w:val="00643C02"/>
    <w:rsid w:val="00643F91"/>
    <w:rsid w:val="00643F9F"/>
    <w:rsid w:val="00652369"/>
    <w:rsid w:val="00655891"/>
    <w:rsid w:val="006566E8"/>
    <w:rsid w:val="00656A68"/>
    <w:rsid w:val="00656F6D"/>
    <w:rsid w:val="00661693"/>
    <w:rsid w:val="00667C27"/>
    <w:rsid w:val="00670103"/>
    <w:rsid w:val="006707AB"/>
    <w:rsid w:val="006718EA"/>
    <w:rsid w:val="0067238B"/>
    <w:rsid w:val="00673F24"/>
    <w:rsid w:val="0067484B"/>
    <w:rsid w:val="006754B9"/>
    <w:rsid w:val="00677B2E"/>
    <w:rsid w:val="00677F31"/>
    <w:rsid w:val="00682443"/>
    <w:rsid w:val="00683740"/>
    <w:rsid w:val="00686CEC"/>
    <w:rsid w:val="00686D26"/>
    <w:rsid w:val="00687535"/>
    <w:rsid w:val="00690FA4"/>
    <w:rsid w:val="00691870"/>
    <w:rsid w:val="006919ED"/>
    <w:rsid w:val="00692F47"/>
    <w:rsid w:val="00694BC0"/>
    <w:rsid w:val="006961A9"/>
    <w:rsid w:val="006974B0"/>
    <w:rsid w:val="006977F4"/>
    <w:rsid w:val="006A1058"/>
    <w:rsid w:val="006A1AEE"/>
    <w:rsid w:val="006A1D2F"/>
    <w:rsid w:val="006A1DFB"/>
    <w:rsid w:val="006A2E2D"/>
    <w:rsid w:val="006A4E33"/>
    <w:rsid w:val="006A5258"/>
    <w:rsid w:val="006A6470"/>
    <w:rsid w:val="006A6DAE"/>
    <w:rsid w:val="006B0410"/>
    <w:rsid w:val="006B0428"/>
    <w:rsid w:val="006B08F9"/>
    <w:rsid w:val="006B0F2C"/>
    <w:rsid w:val="006B1036"/>
    <w:rsid w:val="006B3D5E"/>
    <w:rsid w:val="006B4545"/>
    <w:rsid w:val="006B4ECA"/>
    <w:rsid w:val="006B7205"/>
    <w:rsid w:val="006B7333"/>
    <w:rsid w:val="006C0173"/>
    <w:rsid w:val="006C05DD"/>
    <w:rsid w:val="006C0E48"/>
    <w:rsid w:val="006C3115"/>
    <w:rsid w:val="006C33C9"/>
    <w:rsid w:val="006C4402"/>
    <w:rsid w:val="006C4403"/>
    <w:rsid w:val="006C535E"/>
    <w:rsid w:val="006C586D"/>
    <w:rsid w:val="006C61B7"/>
    <w:rsid w:val="006C6E5F"/>
    <w:rsid w:val="006D0AA9"/>
    <w:rsid w:val="006D1F1F"/>
    <w:rsid w:val="006D3DCE"/>
    <w:rsid w:val="006D50EC"/>
    <w:rsid w:val="006D51B9"/>
    <w:rsid w:val="006D62D6"/>
    <w:rsid w:val="006D641C"/>
    <w:rsid w:val="006D6DA7"/>
    <w:rsid w:val="006D703F"/>
    <w:rsid w:val="006E07F9"/>
    <w:rsid w:val="006E0D18"/>
    <w:rsid w:val="006E0DD6"/>
    <w:rsid w:val="006E29D8"/>
    <w:rsid w:val="006E3643"/>
    <w:rsid w:val="006E3C90"/>
    <w:rsid w:val="006E46EE"/>
    <w:rsid w:val="006E47B9"/>
    <w:rsid w:val="006E7666"/>
    <w:rsid w:val="006F1A78"/>
    <w:rsid w:val="006F4CD7"/>
    <w:rsid w:val="006F5660"/>
    <w:rsid w:val="006F61A8"/>
    <w:rsid w:val="006F662E"/>
    <w:rsid w:val="006F6B28"/>
    <w:rsid w:val="006F6E85"/>
    <w:rsid w:val="006F7D2B"/>
    <w:rsid w:val="007010B3"/>
    <w:rsid w:val="0070202E"/>
    <w:rsid w:val="007035E8"/>
    <w:rsid w:val="00705E4C"/>
    <w:rsid w:val="00706F55"/>
    <w:rsid w:val="00707A46"/>
    <w:rsid w:val="00712E98"/>
    <w:rsid w:val="00715B48"/>
    <w:rsid w:val="00720066"/>
    <w:rsid w:val="007213B8"/>
    <w:rsid w:val="00721C7D"/>
    <w:rsid w:val="00724163"/>
    <w:rsid w:val="0072460E"/>
    <w:rsid w:val="007247AF"/>
    <w:rsid w:val="00724A92"/>
    <w:rsid w:val="007256A3"/>
    <w:rsid w:val="00726C1C"/>
    <w:rsid w:val="00727BCF"/>
    <w:rsid w:val="007311FA"/>
    <w:rsid w:val="00731FEC"/>
    <w:rsid w:val="007323B3"/>
    <w:rsid w:val="00733928"/>
    <w:rsid w:val="00733C0D"/>
    <w:rsid w:val="0073444F"/>
    <w:rsid w:val="0073482F"/>
    <w:rsid w:val="007349A8"/>
    <w:rsid w:val="00736D10"/>
    <w:rsid w:val="00740D09"/>
    <w:rsid w:val="00741808"/>
    <w:rsid w:val="00741A16"/>
    <w:rsid w:val="00741ED4"/>
    <w:rsid w:val="00743F9E"/>
    <w:rsid w:val="00744FA5"/>
    <w:rsid w:val="00746BBA"/>
    <w:rsid w:val="007503DA"/>
    <w:rsid w:val="00752913"/>
    <w:rsid w:val="00754904"/>
    <w:rsid w:val="00754B8E"/>
    <w:rsid w:val="007565AB"/>
    <w:rsid w:val="00756B8E"/>
    <w:rsid w:val="00757CDF"/>
    <w:rsid w:val="00761928"/>
    <w:rsid w:val="00763DC8"/>
    <w:rsid w:val="007672C1"/>
    <w:rsid w:val="0077070E"/>
    <w:rsid w:val="00780677"/>
    <w:rsid w:val="00781898"/>
    <w:rsid w:val="00782B7D"/>
    <w:rsid w:val="007846F5"/>
    <w:rsid w:val="00784792"/>
    <w:rsid w:val="0078723B"/>
    <w:rsid w:val="0078750C"/>
    <w:rsid w:val="0079101B"/>
    <w:rsid w:val="007914E1"/>
    <w:rsid w:val="00791E6B"/>
    <w:rsid w:val="00796B22"/>
    <w:rsid w:val="00796E78"/>
    <w:rsid w:val="007971D3"/>
    <w:rsid w:val="007A2A87"/>
    <w:rsid w:val="007A4B54"/>
    <w:rsid w:val="007A4B7A"/>
    <w:rsid w:val="007A62C5"/>
    <w:rsid w:val="007A6AC5"/>
    <w:rsid w:val="007A752D"/>
    <w:rsid w:val="007B420F"/>
    <w:rsid w:val="007B5F44"/>
    <w:rsid w:val="007C007D"/>
    <w:rsid w:val="007C2549"/>
    <w:rsid w:val="007C3F32"/>
    <w:rsid w:val="007C4EDD"/>
    <w:rsid w:val="007D11D9"/>
    <w:rsid w:val="007D14BA"/>
    <w:rsid w:val="007D2834"/>
    <w:rsid w:val="007D4283"/>
    <w:rsid w:val="007D4452"/>
    <w:rsid w:val="007D7343"/>
    <w:rsid w:val="007E03F5"/>
    <w:rsid w:val="007E1547"/>
    <w:rsid w:val="007E1CD8"/>
    <w:rsid w:val="007E1FAF"/>
    <w:rsid w:val="007E2021"/>
    <w:rsid w:val="007E3701"/>
    <w:rsid w:val="007E374C"/>
    <w:rsid w:val="007E3BA3"/>
    <w:rsid w:val="007E4BBF"/>
    <w:rsid w:val="007E4E5D"/>
    <w:rsid w:val="007E4ECA"/>
    <w:rsid w:val="007E5005"/>
    <w:rsid w:val="007E5657"/>
    <w:rsid w:val="007E5925"/>
    <w:rsid w:val="007E79BE"/>
    <w:rsid w:val="007F084A"/>
    <w:rsid w:val="007F09D3"/>
    <w:rsid w:val="007F11C1"/>
    <w:rsid w:val="007F40A3"/>
    <w:rsid w:val="00800C69"/>
    <w:rsid w:val="0080131A"/>
    <w:rsid w:val="0080159D"/>
    <w:rsid w:val="0080519F"/>
    <w:rsid w:val="00806C2D"/>
    <w:rsid w:val="00806EDF"/>
    <w:rsid w:val="00807A44"/>
    <w:rsid w:val="00810860"/>
    <w:rsid w:val="00812293"/>
    <w:rsid w:val="00812BB0"/>
    <w:rsid w:val="0081422F"/>
    <w:rsid w:val="0081434C"/>
    <w:rsid w:val="0081454F"/>
    <w:rsid w:val="008145CE"/>
    <w:rsid w:val="008149A6"/>
    <w:rsid w:val="008149DB"/>
    <w:rsid w:val="00815188"/>
    <w:rsid w:val="00816AAF"/>
    <w:rsid w:val="008170B2"/>
    <w:rsid w:val="0081742A"/>
    <w:rsid w:val="008206F9"/>
    <w:rsid w:val="00820773"/>
    <w:rsid w:val="00820A9F"/>
    <w:rsid w:val="008210FB"/>
    <w:rsid w:val="00821A05"/>
    <w:rsid w:val="00821B1F"/>
    <w:rsid w:val="00822C07"/>
    <w:rsid w:val="00822D32"/>
    <w:rsid w:val="00824D25"/>
    <w:rsid w:val="0082618A"/>
    <w:rsid w:val="00827C1F"/>
    <w:rsid w:val="00827C25"/>
    <w:rsid w:val="00827FD8"/>
    <w:rsid w:val="008312C5"/>
    <w:rsid w:val="008318DF"/>
    <w:rsid w:val="00833D7C"/>
    <w:rsid w:val="008362CE"/>
    <w:rsid w:val="0084068C"/>
    <w:rsid w:val="008425D7"/>
    <w:rsid w:val="00842954"/>
    <w:rsid w:val="00842EC1"/>
    <w:rsid w:val="008451E5"/>
    <w:rsid w:val="00846A04"/>
    <w:rsid w:val="008521E7"/>
    <w:rsid w:val="00853969"/>
    <w:rsid w:val="00853D60"/>
    <w:rsid w:val="00854B43"/>
    <w:rsid w:val="008572DE"/>
    <w:rsid w:val="00860CAC"/>
    <w:rsid w:val="00861FD3"/>
    <w:rsid w:val="008629BF"/>
    <w:rsid w:val="00862A59"/>
    <w:rsid w:val="00865B4D"/>
    <w:rsid w:val="008661D4"/>
    <w:rsid w:val="008735E3"/>
    <w:rsid w:val="008754AC"/>
    <w:rsid w:val="00875DED"/>
    <w:rsid w:val="008763BF"/>
    <w:rsid w:val="00877BF0"/>
    <w:rsid w:val="008803A7"/>
    <w:rsid w:val="00880E9A"/>
    <w:rsid w:val="00880F88"/>
    <w:rsid w:val="0088218C"/>
    <w:rsid w:val="00882C9B"/>
    <w:rsid w:val="00882E79"/>
    <w:rsid w:val="008842E6"/>
    <w:rsid w:val="00884305"/>
    <w:rsid w:val="008853DF"/>
    <w:rsid w:val="00887F26"/>
    <w:rsid w:val="00893522"/>
    <w:rsid w:val="008935AD"/>
    <w:rsid w:val="00893B1D"/>
    <w:rsid w:val="00895EE8"/>
    <w:rsid w:val="00896EDA"/>
    <w:rsid w:val="0089789B"/>
    <w:rsid w:val="008A12C9"/>
    <w:rsid w:val="008A1FAD"/>
    <w:rsid w:val="008A2866"/>
    <w:rsid w:val="008A2A64"/>
    <w:rsid w:val="008A3389"/>
    <w:rsid w:val="008A567D"/>
    <w:rsid w:val="008A5D9D"/>
    <w:rsid w:val="008A7119"/>
    <w:rsid w:val="008A7C90"/>
    <w:rsid w:val="008B2073"/>
    <w:rsid w:val="008B3B8E"/>
    <w:rsid w:val="008B53FF"/>
    <w:rsid w:val="008B5737"/>
    <w:rsid w:val="008B5E5D"/>
    <w:rsid w:val="008B6A55"/>
    <w:rsid w:val="008B7505"/>
    <w:rsid w:val="008B77F9"/>
    <w:rsid w:val="008C0D2D"/>
    <w:rsid w:val="008C23B0"/>
    <w:rsid w:val="008C2524"/>
    <w:rsid w:val="008C4388"/>
    <w:rsid w:val="008C64E1"/>
    <w:rsid w:val="008C6551"/>
    <w:rsid w:val="008C6C1A"/>
    <w:rsid w:val="008C70D5"/>
    <w:rsid w:val="008C739A"/>
    <w:rsid w:val="008D0483"/>
    <w:rsid w:val="008D0837"/>
    <w:rsid w:val="008D11EB"/>
    <w:rsid w:val="008D16C7"/>
    <w:rsid w:val="008D7B80"/>
    <w:rsid w:val="008D7E16"/>
    <w:rsid w:val="008E08AB"/>
    <w:rsid w:val="008E0D0C"/>
    <w:rsid w:val="008E23BF"/>
    <w:rsid w:val="008E2957"/>
    <w:rsid w:val="008E2EF9"/>
    <w:rsid w:val="008E31D4"/>
    <w:rsid w:val="008E3E13"/>
    <w:rsid w:val="008E44B8"/>
    <w:rsid w:val="008E51E0"/>
    <w:rsid w:val="008F444B"/>
    <w:rsid w:val="008F4C5C"/>
    <w:rsid w:val="008F4F77"/>
    <w:rsid w:val="008F5684"/>
    <w:rsid w:val="008F7633"/>
    <w:rsid w:val="008F7743"/>
    <w:rsid w:val="00900C1D"/>
    <w:rsid w:val="0090145D"/>
    <w:rsid w:val="0090156A"/>
    <w:rsid w:val="0090171D"/>
    <w:rsid w:val="00903656"/>
    <w:rsid w:val="009037E6"/>
    <w:rsid w:val="00907E2A"/>
    <w:rsid w:val="0091306B"/>
    <w:rsid w:val="00913556"/>
    <w:rsid w:val="00913C4D"/>
    <w:rsid w:val="009144C4"/>
    <w:rsid w:val="00916290"/>
    <w:rsid w:val="009167AB"/>
    <w:rsid w:val="00916BF9"/>
    <w:rsid w:val="00921173"/>
    <w:rsid w:val="00921A73"/>
    <w:rsid w:val="0092214F"/>
    <w:rsid w:val="00922E3B"/>
    <w:rsid w:val="00923841"/>
    <w:rsid w:val="0092445D"/>
    <w:rsid w:val="00925A55"/>
    <w:rsid w:val="00925BF6"/>
    <w:rsid w:val="009263B6"/>
    <w:rsid w:val="00926489"/>
    <w:rsid w:val="00927911"/>
    <w:rsid w:val="00932A6E"/>
    <w:rsid w:val="00933A38"/>
    <w:rsid w:val="00934BA6"/>
    <w:rsid w:val="00935CE9"/>
    <w:rsid w:val="00936907"/>
    <w:rsid w:val="00936B59"/>
    <w:rsid w:val="0093703D"/>
    <w:rsid w:val="0094150F"/>
    <w:rsid w:val="00941B32"/>
    <w:rsid w:val="00943067"/>
    <w:rsid w:val="009444F3"/>
    <w:rsid w:val="009464D2"/>
    <w:rsid w:val="009464D7"/>
    <w:rsid w:val="009474ED"/>
    <w:rsid w:val="009509E6"/>
    <w:rsid w:val="00953371"/>
    <w:rsid w:val="009538C6"/>
    <w:rsid w:val="00956651"/>
    <w:rsid w:val="00957E18"/>
    <w:rsid w:val="0096020A"/>
    <w:rsid w:val="00962532"/>
    <w:rsid w:val="0096374B"/>
    <w:rsid w:val="009637FF"/>
    <w:rsid w:val="00964C40"/>
    <w:rsid w:val="009665D5"/>
    <w:rsid w:val="00967666"/>
    <w:rsid w:val="009676D2"/>
    <w:rsid w:val="00967A27"/>
    <w:rsid w:val="00972A51"/>
    <w:rsid w:val="00973114"/>
    <w:rsid w:val="00974125"/>
    <w:rsid w:val="0097521D"/>
    <w:rsid w:val="00976670"/>
    <w:rsid w:val="00976C77"/>
    <w:rsid w:val="0098057A"/>
    <w:rsid w:val="00982B1B"/>
    <w:rsid w:val="0098458C"/>
    <w:rsid w:val="00985F86"/>
    <w:rsid w:val="00990719"/>
    <w:rsid w:val="00993021"/>
    <w:rsid w:val="00993E09"/>
    <w:rsid w:val="009967E8"/>
    <w:rsid w:val="0099688D"/>
    <w:rsid w:val="009A2B24"/>
    <w:rsid w:val="009A33D4"/>
    <w:rsid w:val="009A4B83"/>
    <w:rsid w:val="009A52C2"/>
    <w:rsid w:val="009A6414"/>
    <w:rsid w:val="009B0F8F"/>
    <w:rsid w:val="009B27A5"/>
    <w:rsid w:val="009B3597"/>
    <w:rsid w:val="009B6EDA"/>
    <w:rsid w:val="009C0BF4"/>
    <w:rsid w:val="009C1668"/>
    <w:rsid w:val="009C1EDE"/>
    <w:rsid w:val="009C282B"/>
    <w:rsid w:val="009C4648"/>
    <w:rsid w:val="009C4AD5"/>
    <w:rsid w:val="009C4AE1"/>
    <w:rsid w:val="009C503F"/>
    <w:rsid w:val="009C744F"/>
    <w:rsid w:val="009C7F48"/>
    <w:rsid w:val="009D12E8"/>
    <w:rsid w:val="009D15EA"/>
    <w:rsid w:val="009D1E67"/>
    <w:rsid w:val="009D2177"/>
    <w:rsid w:val="009D2CFF"/>
    <w:rsid w:val="009D3ABF"/>
    <w:rsid w:val="009D4FB9"/>
    <w:rsid w:val="009D5588"/>
    <w:rsid w:val="009E6013"/>
    <w:rsid w:val="009E62E9"/>
    <w:rsid w:val="009E78D5"/>
    <w:rsid w:val="009F156A"/>
    <w:rsid w:val="009F1E15"/>
    <w:rsid w:val="009F41B4"/>
    <w:rsid w:val="009F559C"/>
    <w:rsid w:val="009F63A9"/>
    <w:rsid w:val="009F7AAE"/>
    <w:rsid w:val="00A03C4F"/>
    <w:rsid w:val="00A041E9"/>
    <w:rsid w:val="00A07AB4"/>
    <w:rsid w:val="00A11E9F"/>
    <w:rsid w:val="00A12EF9"/>
    <w:rsid w:val="00A12F8A"/>
    <w:rsid w:val="00A13ADA"/>
    <w:rsid w:val="00A162F8"/>
    <w:rsid w:val="00A20FAD"/>
    <w:rsid w:val="00A219FD"/>
    <w:rsid w:val="00A220A4"/>
    <w:rsid w:val="00A22256"/>
    <w:rsid w:val="00A22DD9"/>
    <w:rsid w:val="00A254B9"/>
    <w:rsid w:val="00A25B04"/>
    <w:rsid w:val="00A27E7E"/>
    <w:rsid w:val="00A3138E"/>
    <w:rsid w:val="00A32844"/>
    <w:rsid w:val="00A32C25"/>
    <w:rsid w:val="00A34506"/>
    <w:rsid w:val="00A36A1E"/>
    <w:rsid w:val="00A407EC"/>
    <w:rsid w:val="00A40EA1"/>
    <w:rsid w:val="00A412C0"/>
    <w:rsid w:val="00A41694"/>
    <w:rsid w:val="00A42EF7"/>
    <w:rsid w:val="00A43AAE"/>
    <w:rsid w:val="00A43CC0"/>
    <w:rsid w:val="00A43F7A"/>
    <w:rsid w:val="00A4440E"/>
    <w:rsid w:val="00A449AE"/>
    <w:rsid w:val="00A453C1"/>
    <w:rsid w:val="00A50CE9"/>
    <w:rsid w:val="00A520EF"/>
    <w:rsid w:val="00A5390B"/>
    <w:rsid w:val="00A53E24"/>
    <w:rsid w:val="00A56067"/>
    <w:rsid w:val="00A5606B"/>
    <w:rsid w:val="00A57828"/>
    <w:rsid w:val="00A63392"/>
    <w:rsid w:val="00A64937"/>
    <w:rsid w:val="00A653A8"/>
    <w:rsid w:val="00A654D5"/>
    <w:rsid w:val="00A65EDC"/>
    <w:rsid w:val="00A66F8A"/>
    <w:rsid w:val="00A67797"/>
    <w:rsid w:val="00A7079A"/>
    <w:rsid w:val="00A7105D"/>
    <w:rsid w:val="00A725FD"/>
    <w:rsid w:val="00A72CF7"/>
    <w:rsid w:val="00A72DAD"/>
    <w:rsid w:val="00A73D3C"/>
    <w:rsid w:val="00A746E1"/>
    <w:rsid w:val="00A7493F"/>
    <w:rsid w:val="00A754A2"/>
    <w:rsid w:val="00A75B10"/>
    <w:rsid w:val="00A75F56"/>
    <w:rsid w:val="00A762EA"/>
    <w:rsid w:val="00A771CF"/>
    <w:rsid w:val="00A77524"/>
    <w:rsid w:val="00A77884"/>
    <w:rsid w:val="00A80EBA"/>
    <w:rsid w:val="00A825D7"/>
    <w:rsid w:val="00A849AF"/>
    <w:rsid w:val="00A85129"/>
    <w:rsid w:val="00A852B7"/>
    <w:rsid w:val="00A86714"/>
    <w:rsid w:val="00A901DA"/>
    <w:rsid w:val="00A90B3B"/>
    <w:rsid w:val="00A90D50"/>
    <w:rsid w:val="00A9240D"/>
    <w:rsid w:val="00A93B6B"/>
    <w:rsid w:val="00A9584F"/>
    <w:rsid w:val="00A96E3B"/>
    <w:rsid w:val="00A96FED"/>
    <w:rsid w:val="00A9757B"/>
    <w:rsid w:val="00AA03D6"/>
    <w:rsid w:val="00AA2654"/>
    <w:rsid w:val="00AA2AE3"/>
    <w:rsid w:val="00AA5947"/>
    <w:rsid w:val="00AA6531"/>
    <w:rsid w:val="00AA76D3"/>
    <w:rsid w:val="00AA79F1"/>
    <w:rsid w:val="00AA7BF9"/>
    <w:rsid w:val="00AA7D67"/>
    <w:rsid w:val="00AB1245"/>
    <w:rsid w:val="00AB3F6B"/>
    <w:rsid w:val="00AB4D00"/>
    <w:rsid w:val="00AB6600"/>
    <w:rsid w:val="00AC0509"/>
    <w:rsid w:val="00AC0936"/>
    <w:rsid w:val="00AC0BB9"/>
    <w:rsid w:val="00AC10D6"/>
    <w:rsid w:val="00AC288A"/>
    <w:rsid w:val="00AC2DAB"/>
    <w:rsid w:val="00AC4E0D"/>
    <w:rsid w:val="00AC5074"/>
    <w:rsid w:val="00AC524A"/>
    <w:rsid w:val="00AC553F"/>
    <w:rsid w:val="00AC729F"/>
    <w:rsid w:val="00AC7C4C"/>
    <w:rsid w:val="00AD187B"/>
    <w:rsid w:val="00AD42D7"/>
    <w:rsid w:val="00AD4BE3"/>
    <w:rsid w:val="00AD4C47"/>
    <w:rsid w:val="00AD5B5D"/>
    <w:rsid w:val="00AD744B"/>
    <w:rsid w:val="00AD76F3"/>
    <w:rsid w:val="00AE13C6"/>
    <w:rsid w:val="00AE2C24"/>
    <w:rsid w:val="00AE44BC"/>
    <w:rsid w:val="00AE72C7"/>
    <w:rsid w:val="00AF0A1E"/>
    <w:rsid w:val="00AF1B7A"/>
    <w:rsid w:val="00AF31D1"/>
    <w:rsid w:val="00AF4D3D"/>
    <w:rsid w:val="00AF654A"/>
    <w:rsid w:val="00B01457"/>
    <w:rsid w:val="00B02272"/>
    <w:rsid w:val="00B026E5"/>
    <w:rsid w:val="00B035B0"/>
    <w:rsid w:val="00B0461C"/>
    <w:rsid w:val="00B04EC0"/>
    <w:rsid w:val="00B0649F"/>
    <w:rsid w:val="00B064B0"/>
    <w:rsid w:val="00B11248"/>
    <w:rsid w:val="00B139B1"/>
    <w:rsid w:val="00B142A8"/>
    <w:rsid w:val="00B21131"/>
    <w:rsid w:val="00B2237B"/>
    <w:rsid w:val="00B25098"/>
    <w:rsid w:val="00B25FD3"/>
    <w:rsid w:val="00B26151"/>
    <w:rsid w:val="00B26806"/>
    <w:rsid w:val="00B278F4"/>
    <w:rsid w:val="00B30C40"/>
    <w:rsid w:val="00B310C2"/>
    <w:rsid w:val="00B3286E"/>
    <w:rsid w:val="00B32CAB"/>
    <w:rsid w:val="00B33F41"/>
    <w:rsid w:val="00B36C58"/>
    <w:rsid w:val="00B406FD"/>
    <w:rsid w:val="00B413AE"/>
    <w:rsid w:val="00B41834"/>
    <w:rsid w:val="00B421A9"/>
    <w:rsid w:val="00B42B0A"/>
    <w:rsid w:val="00B45025"/>
    <w:rsid w:val="00B45E16"/>
    <w:rsid w:val="00B5245F"/>
    <w:rsid w:val="00B54A63"/>
    <w:rsid w:val="00B5540A"/>
    <w:rsid w:val="00B5606E"/>
    <w:rsid w:val="00B603C6"/>
    <w:rsid w:val="00B61E73"/>
    <w:rsid w:val="00B62722"/>
    <w:rsid w:val="00B637FE"/>
    <w:rsid w:val="00B63B48"/>
    <w:rsid w:val="00B6475A"/>
    <w:rsid w:val="00B705D7"/>
    <w:rsid w:val="00B706C5"/>
    <w:rsid w:val="00B71ACF"/>
    <w:rsid w:val="00B75307"/>
    <w:rsid w:val="00B7681C"/>
    <w:rsid w:val="00B8042F"/>
    <w:rsid w:val="00B816FF"/>
    <w:rsid w:val="00B81811"/>
    <w:rsid w:val="00B81D27"/>
    <w:rsid w:val="00B81D33"/>
    <w:rsid w:val="00B82516"/>
    <w:rsid w:val="00B83223"/>
    <w:rsid w:val="00B83C2E"/>
    <w:rsid w:val="00B8418C"/>
    <w:rsid w:val="00B8773C"/>
    <w:rsid w:val="00B9082A"/>
    <w:rsid w:val="00B90A31"/>
    <w:rsid w:val="00B90E1E"/>
    <w:rsid w:val="00B93534"/>
    <w:rsid w:val="00B935A5"/>
    <w:rsid w:val="00B943B8"/>
    <w:rsid w:val="00B96251"/>
    <w:rsid w:val="00B97588"/>
    <w:rsid w:val="00BA1994"/>
    <w:rsid w:val="00BA66BF"/>
    <w:rsid w:val="00BA6F1A"/>
    <w:rsid w:val="00BA7C39"/>
    <w:rsid w:val="00BB198A"/>
    <w:rsid w:val="00BB205D"/>
    <w:rsid w:val="00BB2AF8"/>
    <w:rsid w:val="00BB3FC7"/>
    <w:rsid w:val="00BB4599"/>
    <w:rsid w:val="00BB45E0"/>
    <w:rsid w:val="00BB585A"/>
    <w:rsid w:val="00BB62E8"/>
    <w:rsid w:val="00BB6E18"/>
    <w:rsid w:val="00BC31A3"/>
    <w:rsid w:val="00BC4CF1"/>
    <w:rsid w:val="00BC5DB0"/>
    <w:rsid w:val="00BC62AF"/>
    <w:rsid w:val="00BC66D1"/>
    <w:rsid w:val="00BD00B9"/>
    <w:rsid w:val="00BD0113"/>
    <w:rsid w:val="00BD20EA"/>
    <w:rsid w:val="00BD47A5"/>
    <w:rsid w:val="00BD4AEF"/>
    <w:rsid w:val="00BD5044"/>
    <w:rsid w:val="00BD519F"/>
    <w:rsid w:val="00BD74F8"/>
    <w:rsid w:val="00BD7BA2"/>
    <w:rsid w:val="00BE04C8"/>
    <w:rsid w:val="00BE1118"/>
    <w:rsid w:val="00BE24B0"/>
    <w:rsid w:val="00BE3088"/>
    <w:rsid w:val="00BE6CED"/>
    <w:rsid w:val="00BF03E8"/>
    <w:rsid w:val="00BF09A5"/>
    <w:rsid w:val="00BF3CC5"/>
    <w:rsid w:val="00BF4FF8"/>
    <w:rsid w:val="00BF6DB0"/>
    <w:rsid w:val="00BF79D1"/>
    <w:rsid w:val="00C02459"/>
    <w:rsid w:val="00C030B0"/>
    <w:rsid w:val="00C03BAF"/>
    <w:rsid w:val="00C07546"/>
    <w:rsid w:val="00C078BE"/>
    <w:rsid w:val="00C11648"/>
    <w:rsid w:val="00C13609"/>
    <w:rsid w:val="00C13F76"/>
    <w:rsid w:val="00C1576D"/>
    <w:rsid w:val="00C159E9"/>
    <w:rsid w:val="00C207F1"/>
    <w:rsid w:val="00C2299B"/>
    <w:rsid w:val="00C26921"/>
    <w:rsid w:val="00C2740D"/>
    <w:rsid w:val="00C27BDA"/>
    <w:rsid w:val="00C31B60"/>
    <w:rsid w:val="00C3303E"/>
    <w:rsid w:val="00C3556A"/>
    <w:rsid w:val="00C36998"/>
    <w:rsid w:val="00C37AF6"/>
    <w:rsid w:val="00C404F6"/>
    <w:rsid w:val="00C40923"/>
    <w:rsid w:val="00C409C4"/>
    <w:rsid w:val="00C4115D"/>
    <w:rsid w:val="00C41AF1"/>
    <w:rsid w:val="00C41BD5"/>
    <w:rsid w:val="00C42411"/>
    <w:rsid w:val="00C42D9D"/>
    <w:rsid w:val="00C42F27"/>
    <w:rsid w:val="00C43C17"/>
    <w:rsid w:val="00C470B6"/>
    <w:rsid w:val="00C474F4"/>
    <w:rsid w:val="00C474FD"/>
    <w:rsid w:val="00C47B5E"/>
    <w:rsid w:val="00C50854"/>
    <w:rsid w:val="00C51B5B"/>
    <w:rsid w:val="00C52CDE"/>
    <w:rsid w:val="00C530D9"/>
    <w:rsid w:val="00C55C64"/>
    <w:rsid w:val="00C5653B"/>
    <w:rsid w:val="00C565FC"/>
    <w:rsid w:val="00C56C45"/>
    <w:rsid w:val="00C572D9"/>
    <w:rsid w:val="00C61D74"/>
    <w:rsid w:val="00C62D77"/>
    <w:rsid w:val="00C64C72"/>
    <w:rsid w:val="00C650F2"/>
    <w:rsid w:val="00C70B44"/>
    <w:rsid w:val="00C70C18"/>
    <w:rsid w:val="00C719F6"/>
    <w:rsid w:val="00C72277"/>
    <w:rsid w:val="00C7319A"/>
    <w:rsid w:val="00C73301"/>
    <w:rsid w:val="00C7737B"/>
    <w:rsid w:val="00C777D3"/>
    <w:rsid w:val="00C778AA"/>
    <w:rsid w:val="00C82444"/>
    <w:rsid w:val="00C827F9"/>
    <w:rsid w:val="00C82F84"/>
    <w:rsid w:val="00C84370"/>
    <w:rsid w:val="00C86F54"/>
    <w:rsid w:val="00C9061D"/>
    <w:rsid w:val="00C929E9"/>
    <w:rsid w:val="00C9338A"/>
    <w:rsid w:val="00C956D1"/>
    <w:rsid w:val="00C96158"/>
    <w:rsid w:val="00C969AD"/>
    <w:rsid w:val="00CA6192"/>
    <w:rsid w:val="00CA681E"/>
    <w:rsid w:val="00CB2C42"/>
    <w:rsid w:val="00CB3503"/>
    <w:rsid w:val="00CB36F5"/>
    <w:rsid w:val="00CB3C3C"/>
    <w:rsid w:val="00CB55FF"/>
    <w:rsid w:val="00CB6736"/>
    <w:rsid w:val="00CC0176"/>
    <w:rsid w:val="00CC15ED"/>
    <w:rsid w:val="00CC37BE"/>
    <w:rsid w:val="00CC3836"/>
    <w:rsid w:val="00CC6083"/>
    <w:rsid w:val="00CD0599"/>
    <w:rsid w:val="00CD0AF6"/>
    <w:rsid w:val="00CD11CB"/>
    <w:rsid w:val="00CD1853"/>
    <w:rsid w:val="00CD18D2"/>
    <w:rsid w:val="00CD3E65"/>
    <w:rsid w:val="00CD4A47"/>
    <w:rsid w:val="00CD4A9B"/>
    <w:rsid w:val="00CD55FA"/>
    <w:rsid w:val="00CD5810"/>
    <w:rsid w:val="00CD603C"/>
    <w:rsid w:val="00CE10D0"/>
    <w:rsid w:val="00CE1542"/>
    <w:rsid w:val="00CE1FF8"/>
    <w:rsid w:val="00CE2C89"/>
    <w:rsid w:val="00CE4A08"/>
    <w:rsid w:val="00CF01A2"/>
    <w:rsid w:val="00CF117E"/>
    <w:rsid w:val="00CF1253"/>
    <w:rsid w:val="00CF1BAD"/>
    <w:rsid w:val="00CF1FA7"/>
    <w:rsid w:val="00CF202E"/>
    <w:rsid w:val="00CF3336"/>
    <w:rsid w:val="00CF4523"/>
    <w:rsid w:val="00CF47AF"/>
    <w:rsid w:val="00CF4E11"/>
    <w:rsid w:val="00CF720B"/>
    <w:rsid w:val="00D005AF"/>
    <w:rsid w:val="00D0185E"/>
    <w:rsid w:val="00D02D03"/>
    <w:rsid w:val="00D048AA"/>
    <w:rsid w:val="00D060A0"/>
    <w:rsid w:val="00D064E3"/>
    <w:rsid w:val="00D06A60"/>
    <w:rsid w:val="00D077F5"/>
    <w:rsid w:val="00D10D44"/>
    <w:rsid w:val="00D11435"/>
    <w:rsid w:val="00D12C28"/>
    <w:rsid w:val="00D12F74"/>
    <w:rsid w:val="00D139D5"/>
    <w:rsid w:val="00D21AEA"/>
    <w:rsid w:val="00D2283B"/>
    <w:rsid w:val="00D22E5B"/>
    <w:rsid w:val="00D22F3F"/>
    <w:rsid w:val="00D23F79"/>
    <w:rsid w:val="00D26A52"/>
    <w:rsid w:val="00D30F3A"/>
    <w:rsid w:val="00D3186E"/>
    <w:rsid w:val="00D341D7"/>
    <w:rsid w:val="00D359C4"/>
    <w:rsid w:val="00D35D6C"/>
    <w:rsid w:val="00D372B4"/>
    <w:rsid w:val="00D40200"/>
    <w:rsid w:val="00D41882"/>
    <w:rsid w:val="00D42C18"/>
    <w:rsid w:val="00D43428"/>
    <w:rsid w:val="00D4584D"/>
    <w:rsid w:val="00D5058A"/>
    <w:rsid w:val="00D532F5"/>
    <w:rsid w:val="00D53FA6"/>
    <w:rsid w:val="00D54B87"/>
    <w:rsid w:val="00D57A18"/>
    <w:rsid w:val="00D6083C"/>
    <w:rsid w:val="00D6411B"/>
    <w:rsid w:val="00D649F8"/>
    <w:rsid w:val="00D64EC2"/>
    <w:rsid w:val="00D65689"/>
    <w:rsid w:val="00D65897"/>
    <w:rsid w:val="00D667CA"/>
    <w:rsid w:val="00D673AE"/>
    <w:rsid w:val="00D702B6"/>
    <w:rsid w:val="00D70D2C"/>
    <w:rsid w:val="00D744EA"/>
    <w:rsid w:val="00D74A06"/>
    <w:rsid w:val="00D756FA"/>
    <w:rsid w:val="00D77B37"/>
    <w:rsid w:val="00D824C6"/>
    <w:rsid w:val="00D83A4B"/>
    <w:rsid w:val="00D866AD"/>
    <w:rsid w:val="00D87758"/>
    <w:rsid w:val="00D90748"/>
    <w:rsid w:val="00D90A14"/>
    <w:rsid w:val="00D91E45"/>
    <w:rsid w:val="00D921C8"/>
    <w:rsid w:val="00D92BB8"/>
    <w:rsid w:val="00D93118"/>
    <w:rsid w:val="00D93639"/>
    <w:rsid w:val="00DA4AE4"/>
    <w:rsid w:val="00DA5E9B"/>
    <w:rsid w:val="00DA6462"/>
    <w:rsid w:val="00DA6D6C"/>
    <w:rsid w:val="00DB238B"/>
    <w:rsid w:val="00DB2438"/>
    <w:rsid w:val="00DB288C"/>
    <w:rsid w:val="00DB6021"/>
    <w:rsid w:val="00DB7277"/>
    <w:rsid w:val="00DB7D32"/>
    <w:rsid w:val="00DB7D39"/>
    <w:rsid w:val="00DC009F"/>
    <w:rsid w:val="00DC2266"/>
    <w:rsid w:val="00DC3850"/>
    <w:rsid w:val="00DC3C34"/>
    <w:rsid w:val="00DC6728"/>
    <w:rsid w:val="00DC6F10"/>
    <w:rsid w:val="00DD0754"/>
    <w:rsid w:val="00DD0E68"/>
    <w:rsid w:val="00DD10B1"/>
    <w:rsid w:val="00DD1181"/>
    <w:rsid w:val="00DD1A93"/>
    <w:rsid w:val="00DD22ED"/>
    <w:rsid w:val="00DD2C05"/>
    <w:rsid w:val="00DD5744"/>
    <w:rsid w:val="00DD5B06"/>
    <w:rsid w:val="00DD5B3E"/>
    <w:rsid w:val="00DE0AEE"/>
    <w:rsid w:val="00DE0D12"/>
    <w:rsid w:val="00DE1BE3"/>
    <w:rsid w:val="00DE418A"/>
    <w:rsid w:val="00DE4305"/>
    <w:rsid w:val="00DE4986"/>
    <w:rsid w:val="00DE4D31"/>
    <w:rsid w:val="00DF0515"/>
    <w:rsid w:val="00DF0F6A"/>
    <w:rsid w:val="00DF15C8"/>
    <w:rsid w:val="00DF179C"/>
    <w:rsid w:val="00DF3034"/>
    <w:rsid w:val="00DF356A"/>
    <w:rsid w:val="00DF3E9E"/>
    <w:rsid w:val="00DF42AE"/>
    <w:rsid w:val="00DF6D7F"/>
    <w:rsid w:val="00E01B9A"/>
    <w:rsid w:val="00E0438E"/>
    <w:rsid w:val="00E04CBB"/>
    <w:rsid w:val="00E053AE"/>
    <w:rsid w:val="00E056C1"/>
    <w:rsid w:val="00E07008"/>
    <w:rsid w:val="00E076F3"/>
    <w:rsid w:val="00E10032"/>
    <w:rsid w:val="00E11BC5"/>
    <w:rsid w:val="00E14811"/>
    <w:rsid w:val="00E14B79"/>
    <w:rsid w:val="00E16755"/>
    <w:rsid w:val="00E17C65"/>
    <w:rsid w:val="00E206B3"/>
    <w:rsid w:val="00E20F89"/>
    <w:rsid w:val="00E216D5"/>
    <w:rsid w:val="00E21D67"/>
    <w:rsid w:val="00E2339C"/>
    <w:rsid w:val="00E27D4D"/>
    <w:rsid w:val="00E30D12"/>
    <w:rsid w:val="00E31307"/>
    <w:rsid w:val="00E31358"/>
    <w:rsid w:val="00E31A99"/>
    <w:rsid w:val="00E335F3"/>
    <w:rsid w:val="00E33E1A"/>
    <w:rsid w:val="00E403F4"/>
    <w:rsid w:val="00E407BF"/>
    <w:rsid w:val="00E4092E"/>
    <w:rsid w:val="00E4378B"/>
    <w:rsid w:val="00E43A99"/>
    <w:rsid w:val="00E43DC1"/>
    <w:rsid w:val="00E44022"/>
    <w:rsid w:val="00E44977"/>
    <w:rsid w:val="00E45048"/>
    <w:rsid w:val="00E45A07"/>
    <w:rsid w:val="00E45A60"/>
    <w:rsid w:val="00E467B6"/>
    <w:rsid w:val="00E47D2C"/>
    <w:rsid w:val="00E51672"/>
    <w:rsid w:val="00E519D6"/>
    <w:rsid w:val="00E525BD"/>
    <w:rsid w:val="00E52751"/>
    <w:rsid w:val="00E527EC"/>
    <w:rsid w:val="00E52848"/>
    <w:rsid w:val="00E57212"/>
    <w:rsid w:val="00E57569"/>
    <w:rsid w:val="00E604F1"/>
    <w:rsid w:val="00E60FBB"/>
    <w:rsid w:val="00E62F2E"/>
    <w:rsid w:val="00E651BC"/>
    <w:rsid w:val="00E66241"/>
    <w:rsid w:val="00E67DC6"/>
    <w:rsid w:val="00E70B6E"/>
    <w:rsid w:val="00E718E3"/>
    <w:rsid w:val="00E71AC3"/>
    <w:rsid w:val="00E73747"/>
    <w:rsid w:val="00E73FC0"/>
    <w:rsid w:val="00E749AD"/>
    <w:rsid w:val="00E75517"/>
    <w:rsid w:val="00E75C1A"/>
    <w:rsid w:val="00E7620A"/>
    <w:rsid w:val="00E806F6"/>
    <w:rsid w:val="00E80B20"/>
    <w:rsid w:val="00E81B83"/>
    <w:rsid w:val="00E81EFF"/>
    <w:rsid w:val="00E8374C"/>
    <w:rsid w:val="00E84145"/>
    <w:rsid w:val="00E85F6A"/>
    <w:rsid w:val="00E87030"/>
    <w:rsid w:val="00E87058"/>
    <w:rsid w:val="00E873F0"/>
    <w:rsid w:val="00E87EC6"/>
    <w:rsid w:val="00E91343"/>
    <w:rsid w:val="00E91866"/>
    <w:rsid w:val="00E91EEA"/>
    <w:rsid w:val="00E935ED"/>
    <w:rsid w:val="00E93FAD"/>
    <w:rsid w:val="00E94FED"/>
    <w:rsid w:val="00E9523E"/>
    <w:rsid w:val="00EA0AFC"/>
    <w:rsid w:val="00EA1960"/>
    <w:rsid w:val="00EA3401"/>
    <w:rsid w:val="00EA44C6"/>
    <w:rsid w:val="00EA4561"/>
    <w:rsid w:val="00EA4C21"/>
    <w:rsid w:val="00EA5F0C"/>
    <w:rsid w:val="00EA776D"/>
    <w:rsid w:val="00EA7D1F"/>
    <w:rsid w:val="00EA7F0F"/>
    <w:rsid w:val="00EB0DAB"/>
    <w:rsid w:val="00EB1B65"/>
    <w:rsid w:val="00EB2843"/>
    <w:rsid w:val="00EB2D80"/>
    <w:rsid w:val="00EB3689"/>
    <w:rsid w:val="00EB4717"/>
    <w:rsid w:val="00EB52B9"/>
    <w:rsid w:val="00EB6F66"/>
    <w:rsid w:val="00EC21CF"/>
    <w:rsid w:val="00EC37C0"/>
    <w:rsid w:val="00EC3A9A"/>
    <w:rsid w:val="00EC3C7F"/>
    <w:rsid w:val="00EC51AF"/>
    <w:rsid w:val="00EC529A"/>
    <w:rsid w:val="00EC59D0"/>
    <w:rsid w:val="00EC5D3F"/>
    <w:rsid w:val="00EC661F"/>
    <w:rsid w:val="00ED0035"/>
    <w:rsid w:val="00ED1CC7"/>
    <w:rsid w:val="00ED28D6"/>
    <w:rsid w:val="00ED2B91"/>
    <w:rsid w:val="00ED3E04"/>
    <w:rsid w:val="00ED4EA7"/>
    <w:rsid w:val="00ED662E"/>
    <w:rsid w:val="00ED7F4B"/>
    <w:rsid w:val="00ED7FAC"/>
    <w:rsid w:val="00EE05D3"/>
    <w:rsid w:val="00EE0F3A"/>
    <w:rsid w:val="00EE127E"/>
    <w:rsid w:val="00EE2B25"/>
    <w:rsid w:val="00EE32D3"/>
    <w:rsid w:val="00EE35C6"/>
    <w:rsid w:val="00EE5799"/>
    <w:rsid w:val="00EE5DC0"/>
    <w:rsid w:val="00EE6342"/>
    <w:rsid w:val="00EE68B4"/>
    <w:rsid w:val="00EF3B55"/>
    <w:rsid w:val="00EF5670"/>
    <w:rsid w:val="00EF721C"/>
    <w:rsid w:val="00F00D85"/>
    <w:rsid w:val="00F01F7D"/>
    <w:rsid w:val="00F04570"/>
    <w:rsid w:val="00F05303"/>
    <w:rsid w:val="00F057EC"/>
    <w:rsid w:val="00F05D78"/>
    <w:rsid w:val="00F06D26"/>
    <w:rsid w:val="00F10280"/>
    <w:rsid w:val="00F10AD7"/>
    <w:rsid w:val="00F125DC"/>
    <w:rsid w:val="00F14358"/>
    <w:rsid w:val="00F148BE"/>
    <w:rsid w:val="00F15D89"/>
    <w:rsid w:val="00F17030"/>
    <w:rsid w:val="00F176A5"/>
    <w:rsid w:val="00F20F0F"/>
    <w:rsid w:val="00F218D2"/>
    <w:rsid w:val="00F21F0D"/>
    <w:rsid w:val="00F23727"/>
    <w:rsid w:val="00F23EE7"/>
    <w:rsid w:val="00F243F7"/>
    <w:rsid w:val="00F25032"/>
    <w:rsid w:val="00F25C35"/>
    <w:rsid w:val="00F30AF7"/>
    <w:rsid w:val="00F3185D"/>
    <w:rsid w:val="00F31928"/>
    <w:rsid w:val="00F320C9"/>
    <w:rsid w:val="00F3297D"/>
    <w:rsid w:val="00F34B0E"/>
    <w:rsid w:val="00F36676"/>
    <w:rsid w:val="00F40D7B"/>
    <w:rsid w:val="00F41218"/>
    <w:rsid w:val="00F43DC7"/>
    <w:rsid w:val="00F444A2"/>
    <w:rsid w:val="00F44574"/>
    <w:rsid w:val="00F44639"/>
    <w:rsid w:val="00F45274"/>
    <w:rsid w:val="00F4774B"/>
    <w:rsid w:val="00F50D60"/>
    <w:rsid w:val="00F53992"/>
    <w:rsid w:val="00F54A2E"/>
    <w:rsid w:val="00F55118"/>
    <w:rsid w:val="00F56074"/>
    <w:rsid w:val="00F57B94"/>
    <w:rsid w:val="00F604AD"/>
    <w:rsid w:val="00F615CE"/>
    <w:rsid w:val="00F6200D"/>
    <w:rsid w:val="00F62DD4"/>
    <w:rsid w:val="00F65C5D"/>
    <w:rsid w:val="00F65CBA"/>
    <w:rsid w:val="00F6639A"/>
    <w:rsid w:val="00F70472"/>
    <w:rsid w:val="00F70644"/>
    <w:rsid w:val="00F70D56"/>
    <w:rsid w:val="00F716DE"/>
    <w:rsid w:val="00F74195"/>
    <w:rsid w:val="00F74332"/>
    <w:rsid w:val="00F74390"/>
    <w:rsid w:val="00F7488D"/>
    <w:rsid w:val="00F75BAC"/>
    <w:rsid w:val="00F761B1"/>
    <w:rsid w:val="00F81757"/>
    <w:rsid w:val="00F83C65"/>
    <w:rsid w:val="00F840C0"/>
    <w:rsid w:val="00F84FD1"/>
    <w:rsid w:val="00F85EBE"/>
    <w:rsid w:val="00F902EA"/>
    <w:rsid w:val="00F90B6E"/>
    <w:rsid w:val="00F91886"/>
    <w:rsid w:val="00F920A9"/>
    <w:rsid w:val="00F92953"/>
    <w:rsid w:val="00F93B2C"/>
    <w:rsid w:val="00F959A1"/>
    <w:rsid w:val="00F95EC9"/>
    <w:rsid w:val="00F96C96"/>
    <w:rsid w:val="00FA0414"/>
    <w:rsid w:val="00FA08B6"/>
    <w:rsid w:val="00FA12BC"/>
    <w:rsid w:val="00FA409C"/>
    <w:rsid w:val="00FA6B57"/>
    <w:rsid w:val="00FB3253"/>
    <w:rsid w:val="00FB3CAB"/>
    <w:rsid w:val="00FB6D19"/>
    <w:rsid w:val="00FB7082"/>
    <w:rsid w:val="00FB7997"/>
    <w:rsid w:val="00FB7A0B"/>
    <w:rsid w:val="00FC49F5"/>
    <w:rsid w:val="00FC59DA"/>
    <w:rsid w:val="00FC5B0B"/>
    <w:rsid w:val="00FC5B71"/>
    <w:rsid w:val="00FC792E"/>
    <w:rsid w:val="00FC7934"/>
    <w:rsid w:val="00FD1318"/>
    <w:rsid w:val="00FD29F6"/>
    <w:rsid w:val="00FD4402"/>
    <w:rsid w:val="00FD4A59"/>
    <w:rsid w:val="00FE072F"/>
    <w:rsid w:val="00FE2D97"/>
    <w:rsid w:val="00FE3E5D"/>
    <w:rsid w:val="00FE4A72"/>
    <w:rsid w:val="00FE721B"/>
    <w:rsid w:val="00FF3E14"/>
    <w:rsid w:val="00FF4BFF"/>
    <w:rsid w:val="00FF54A4"/>
    <w:rsid w:val="00FF63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68D5B39"/>
  <w15:chartTrackingRefBased/>
  <w15:docId w15:val="{8A9AEA68-A97C-4023-850F-0A8B33442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uiPriority="20" w:qFormat="1"/>
    <w:lsdException w:name="Normal (Web)" w:uiPriority="99"/>
    <w:lsdException w:name="HTML Cite" w:uiPriority="99"/>
    <w:lsdException w:name="HTML Code" w:uiPriority="99"/>
    <w:lsdException w:name="Normal Table" w:semiHidden="1" w:unhideWhenUsed="1"/>
    <w:lsdException w:name="No List" w:uiPriority="99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qFormat/>
    <w:rsid w:val="00103E9D"/>
    <w:rPr>
      <w:sz w:val="24"/>
      <w:szCs w:val="24"/>
    </w:rPr>
  </w:style>
  <w:style w:type="paragraph" w:styleId="Nadpis1">
    <w:name w:val="heading 1"/>
    <w:basedOn w:val="Normln"/>
    <w:next w:val="Normln"/>
    <w:link w:val="Nadpis1Char"/>
    <w:autoRedefine/>
    <w:qFormat/>
    <w:rsid w:val="008C739A"/>
    <w:pPr>
      <w:keepNext/>
      <w:spacing w:after="120" w:line="360" w:lineRule="auto"/>
      <w:ind w:left="431"/>
      <w:outlineLvl w:val="0"/>
    </w:pPr>
    <w:rPr>
      <w:b/>
      <w:kern w:val="32"/>
      <w:sz w:val="32"/>
      <w:szCs w:val="32"/>
    </w:rPr>
  </w:style>
  <w:style w:type="paragraph" w:styleId="Nadpis2">
    <w:name w:val="heading 2"/>
    <w:basedOn w:val="Normln"/>
    <w:next w:val="Normln"/>
    <w:link w:val="Nadpis2Char"/>
    <w:autoRedefine/>
    <w:unhideWhenUsed/>
    <w:qFormat/>
    <w:rsid w:val="008145CE"/>
    <w:pPr>
      <w:keepNext/>
      <w:spacing w:before="240" w:after="280"/>
      <w:ind w:left="578" w:hanging="578"/>
      <w:outlineLvl w:val="1"/>
    </w:pPr>
    <w:rPr>
      <w:rFonts w:asciiTheme="minorHAnsi" w:hAnsiTheme="minorHAnsi" w:cstheme="minorHAnsi"/>
      <w:b/>
      <w:bCs/>
      <w:iCs/>
      <w:sz w:val="28"/>
      <w:szCs w:val="28"/>
      <w:shd w:val="clear" w:color="auto" w:fill="FFFFFF"/>
    </w:rPr>
  </w:style>
  <w:style w:type="paragraph" w:styleId="Nadpis3">
    <w:name w:val="heading 3"/>
    <w:basedOn w:val="Normln"/>
    <w:next w:val="Normln"/>
    <w:link w:val="Nadpis3Char"/>
    <w:unhideWhenUsed/>
    <w:qFormat/>
    <w:rsid w:val="00074F1B"/>
    <w:pPr>
      <w:keepNext/>
      <w:numPr>
        <w:ilvl w:val="2"/>
        <w:numId w:val="7"/>
      </w:numPr>
      <w:spacing w:before="240" w:after="240"/>
      <w:ind w:left="720"/>
      <w:outlineLvl w:val="2"/>
    </w:pPr>
    <w:rPr>
      <w:b/>
      <w:bCs/>
      <w:szCs w:val="26"/>
    </w:rPr>
  </w:style>
  <w:style w:type="paragraph" w:styleId="Nadpis4">
    <w:name w:val="heading 4"/>
    <w:basedOn w:val="Normln"/>
    <w:next w:val="Normln"/>
    <w:link w:val="Nadpis4Char"/>
    <w:autoRedefine/>
    <w:unhideWhenUsed/>
    <w:qFormat/>
    <w:rsid w:val="00074F1B"/>
    <w:pPr>
      <w:keepNext/>
      <w:numPr>
        <w:ilvl w:val="3"/>
        <w:numId w:val="7"/>
      </w:numPr>
      <w:tabs>
        <w:tab w:val="clear" w:pos="2829"/>
        <w:tab w:val="left" w:pos="794"/>
      </w:tabs>
      <w:spacing w:before="240" w:after="280"/>
      <w:ind w:firstLine="0"/>
      <w:outlineLvl w:val="3"/>
    </w:pPr>
    <w:rPr>
      <w:bCs/>
      <w:szCs w:val="28"/>
    </w:rPr>
  </w:style>
  <w:style w:type="paragraph" w:styleId="Nadpis5">
    <w:name w:val="heading 5"/>
    <w:basedOn w:val="Normln"/>
    <w:next w:val="Normln"/>
    <w:link w:val="Nadpis5Char"/>
    <w:unhideWhenUsed/>
    <w:qFormat/>
    <w:rsid w:val="00532914"/>
    <w:pPr>
      <w:numPr>
        <w:ilvl w:val="4"/>
        <w:numId w:val="7"/>
      </w:numPr>
      <w:spacing w:before="240" w:after="60"/>
      <w:ind w:left="1009" w:hanging="1009"/>
      <w:outlineLvl w:val="4"/>
    </w:pPr>
    <w:rPr>
      <w:bCs/>
      <w:iCs/>
      <w:szCs w:val="26"/>
    </w:rPr>
  </w:style>
  <w:style w:type="paragraph" w:styleId="Nadpis6">
    <w:name w:val="heading 6"/>
    <w:basedOn w:val="Normln"/>
    <w:next w:val="Normln"/>
    <w:link w:val="Nadpis6Char"/>
    <w:unhideWhenUsed/>
    <w:qFormat/>
    <w:rsid w:val="00103E9D"/>
    <w:pPr>
      <w:numPr>
        <w:ilvl w:val="5"/>
        <w:numId w:val="7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link w:val="Nadpis7Char"/>
    <w:unhideWhenUsed/>
    <w:qFormat/>
    <w:rsid w:val="00103E9D"/>
    <w:pPr>
      <w:numPr>
        <w:ilvl w:val="6"/>
        <w:numId w:val="7"/>
      </w:numPr>
      <w:spacing w:before="240" w:after="60"/>
      <w:outlineLvl w:val="6"/>
    </w:pPr>
  </w:style>
  <w:style w:type="paragraph" w:styleId="Nadpis8">
    <w:name w:val="heading 8"/>
    <w:basedOn w:val="Normln"/>
    <w:next w:val="Normln"/>
    <w:link w:val="Nadpis8Char"/>
    <w:unhideWhenUsed/>
    <w:qFormat/>
    <w:rsid w:val="00103E9D"/>
    <w:pPr>
      <w:numPr>
        <w:ilvl w:val="7"/>
        <w:numId w:val="7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link w:val="Nadpis9Char"/>
    <w:unhideWhenUsed/>
    <w:qFormat/>
    <w:rsid w:val="00103E9D"/>
    <w:pPr>
      <w:numPr>
        <w:ilvl w:val="8"/>
        <w:numId w:val="7"/>
      </w:numPr>
      <w:spacing w:before="240" w:after="60"/>
      <w:outlineLvl w:val="8"/>
    </w:pPr>
    <w:rPr>
      <w:sz w:val="22"/>
      <w:szCs w:val="22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styleId="Hypertextovodkaz">
    <w:name w:val="Hyperlink"/>
    <w:uiPriority w:val="99"/>
    <w:rsid w:val="002F1822"/>
    <w:rPr>
      <w:color w:val="0000FF"/>
      <w:u w:val="single"/>
    </w:rPr>
  </w:style>
  <w:style w:type="paragraph" w:styleId="Normlnweb">
    <w:name w:val="Normal (Web)"/>
    <w:basedOn w:val="Normln"/>
    <w:uiPriority w:val="99"/>
    <w:rsid w:val="00075AA6"/>
    <w:pPr>
      <w:spacing w:before="100" w:beforeAutospacing="1" w:after="100" w:afterAutospacing="1"/>
    </w:pPr>
  </w:style>
  <w:style w:type="character" w:customStyle="1" w:styleId="mw-headline">
    <w:name w:val="mw-headline"/>
    <w:basedOn w:val="Standardnpsmoodstavce"/>
    <w:rsid w:val="002358EE"/>
  </w:style>
  <w:style w:type="paragraph" w:styleId="Zhlav">
    <w:name w:val="header"/>
    <w:basedOn w:val="Normln"/>
    <w:link w:val="ZhlavChar"/>
    <w:uiPriority w:val="99"/>
    <w:rsid w:val="00903656"/>
    <w:pPr>
      <w:tabs>
        <w:tab w:val="center" w:pos="4536"/>
        <w:tab w:val="right" w:pos="9072"/>
      </w:tabs>
    </w:pPr>
  </w:style>
  <w:style w:type="paragraph" w:styleId="Zpat">
    <w:name w:val="footer"/>
    <w:basedOn w:val="Normln"/>
    <w:link w:val="ZpatChar"/>
    <w:uiPriority w:val="99"/>
    <w:rsid w:val="00903656"/>
    <w:pPr>
      <w:tabs>
        <w:tab w:val="center" w:pos="4536"/>
        <w:tab w:val="right" w:pos="9072"/>
      </w:tabs>
    </w:pPr>
  </w:style>
  <w:style w:type="character" w:styleId="slostrnky">
    <w:name w:val="page number"/>
    <w:basedOn w:val="Standardnpsmoodstavce"/>
    <w:rsid w:val="0002224A"/>
  </w:style>
  <w:style w:type="character" w:customStyle="1" w:styleId="Nadpis1Char">
    <w:name w:val="Nadpis 1 Char"/>
    <w:link w:val="Nadpis1"/>
    <w:rsid w:val="008C739A"/>
    <w:rPr>
      <w:b/>
      <w:kern w:val="32"/>
      <w:sz w:val="32"/>
      <w:szCs w:val="32"/>
    </w:rPr>
  </w:style>
  <w:style w:type="paragraph" w:styleId="Nadpisobsahu">
    <w:name w:val="TOC Heading"/>
    <w:basedOn w:val="Nadpis1"/>
    <w:next w:val="Normln"/>
    <w:uiPriority w:val="39"/>
    <w:unhideWhenUsed/>
    <w:qFormat/>
    <w:rsid w:val="0092445D"/>
    <w:pPr>
      <w:keepLines/>
      <w:spacing w:before="480" w:after="0" w:line="276" w:lineRule="auto"/>
      <w:outlineLvl w:val="9"/>
    </w:pPr>
    <w:rPr>
      <w:color w:val="365F91"/>
      <w:kern w:val="0"/>
      <w:sz w:val="28"/>
      <w:szCs w:val="28"/>
      <w:lang w:eastAsia="en-US"/>
    </w:rPr>
  </w:style>
  <w:style w:type="paragraph" w:styleId="Obsah2">
    <w:name w:val="toc 2"/>
    <w:basedOn w:val="Normln"/>
    <w:next w:val="Normln"/>
    <w:autoRedefine/>
    <w:uiPriority w:val="39"/>
    <w:unhideWhenUsed/>
    <w:qFormat/>
    <w:rsid w:val="00413809"/>
    <w:pPr>
      <w:tabs>
        <w:tab w:val="left" w:pos="880"/>
        <w:tab w:val="right" w:leader="dot" w:pos="8495"/>
      </w:tabs>
      <w:spacing w:after="100" w:line="211" w:lineRule="auto"/>
      <w:ind w:left="220"/>
    </w:pPr>
    <w:rPr>
      <w:noProof/>
      <w:lang w:eastAsia="en-US"/>
    </w:rPr>
  </w:style>
  <w:style w:type="paragraph" w:styleId="Obsah1">
    <w:name w:val="toc 1"/>
    <w:basedOn w:val="Normln"/>
    <w:next w:val="Normln"/>
    <w:autoRedefine/>
    <w:uiPriority w:val="39"/>
    <w:unhideWhenUsed/>
    <w:qFormat/>
    <w:rsid w:val="00413809"/>
    <w:pPr>
      <w:tabs>
        <w:tab w:val="left" w:pos="284"/>
        <w:tab w:val="right" w:leader="dot" w:pos="8495"/>
      </w:tabs>
      <w:spacing w:before="240" w:after="100" w:line="211" w:lineRule="auto"/>
    </w:pPr>
    <w:rPr>
      <w:b/>
      <w:noProof/>
      <w:szCs w:val="22"/>
      <w:lang w:eastAsia="en-US"/>
    </w:rPr>
  </w:style>
  <w:style w:type="paragraph" w:styleId="Obsah3">
    <w:name w:val="toc 3"/>
    <w:basedOn w:val="Normln"/>
    <w:next w:val="Normln"/>
    <w:autoRedefine/>
    <w:uiPriority w:val="39"/>
    <w:unhideWhenUsed/>
    <w:qFormat/>
    <w:rsid w:val="00204836"/>
    <w:pPr>
      <w:tabs>
        <w:tab w:val="left" w:pos="1320"/>
        <w:tab w:val="right" w:leader="dot" w:pos="8495"/>
      </w:tabs>
      <w:spacing w:after="100" w:line="211" w:lineRule="auto"/>
      <w:ind w:left="440"/>
    </w:pPr>
    <w:rPr>
      <w:noProof/>
      <w:lang w:eastAsia="en-US"/>
    </w:rPr>
  </w:style>
  <w:style w:type="paragraph" w:styleId="Textbubliny">
    <w:name w:val="Balloon Text"/>
    <w:basedOn w:val="Normln"/>
    <w:link w:val="TextbublinyChar"/>
    <w:rsid w:val="0092445D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link w:val="Textbubliny"/>
    <w:rsid w:val="0092445D"/>
    <w:rPr>
      <w:rFonts w:ascii="Tahoma" w:hAnsi="Tahoma" w:cs="Tahoma"/>
      <w:sz w:val="16"/>
      <w:szCs w:val="16"/>
    </w:rPr>
  </w:style>
  <w:style w:type="paragraph" w:customStyle="1" w:styleId="Rozvrendokumentu">
    <w:name w:val="Rozvržení dokumentu"/>
    <w:basedOn w:val="Normln"/>
    <w:link w:val="RozvrendokumentuChar"/>
    <w:rsid w:val="00B8042F"/>
    <w:rPr>
      <w:rFonts w:ascii="Tahoma" w:hAnsi="Tahoma" w:cs="Tahoma"/>
      <w:sz w:val="16"/>
      <w:szCs w:val="16"/>
    </w:rPr>
  </w:style>
  <w:style w:type="character" w:customStyle="1" w:styleId="RozvrendokumentuChar">
    <w:name w:val="Rozvržení dokumentu Char"/>
    <w:link w:val="Rozvrendokumentu"/>
    <w:rsid w:val="00B8042F"/>
    <w:rPr>
      <w:rFonts w:ascii="Tahoma" w:hAnsi="Tahoma" w:cs="Tahoma"/>
      <w:sz w:val="16"/>
      <w:szCs w:val="16"/>
    </w:rPr>
  </w:style>
  <w:style w:type="paragraph" w:styleId="Textpoznpodarou">
    <w:name w:val="footnote text"/>
    <w:basedOn w:val="Normln"/>
    <w:link w:val="TextpoznpodarouChar"/>
    <w:rsid w:val="00806EDF"/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rsid w:val="00806EDF"/>
  </w:style>
  <w:style w:type="character" w:styleId="Znakapoznpodarou">
    <w:name w:val="footnote reference"/>
    <w:rsid w:val="00806EDF"/>
    <w:rPr>
      <w:vertAlign w:val="superscript"/>
    </w:rPr>
  </w:style>
  <w:style w:type="character" w:styleId="KdHTML">
    <w:name w:val="HTML Code"/>
    <w:uiPriority w:val="99"/>
    <w:unhideWhenUsed/>
    <w:rsid w:val="004A2316"/>
    <w:rPr>
      <w:rFonts w:ascii="Arial" w:eastAsia="Times New Roman" w:hAnsi="Arial" w:cs="Arial" w:hint="default"/>
      <w:b/>
      <w:bCs/>
      <w:sz w:val="17"/>
      <w:szCs w:val="17"/>
    </w:rPr>
  </w:style>
  <w:style w:type="table" w:styleId="Mkatabulky">
    <w:name w:val="Table Grid"/>
    <w:basedOn w:val="Normlntabulka"/>
    <w:rsid w:val="006C4402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Nadpis10">
    <w:name w:val="Nadpis1"/>
    <w:basedOn w:val="Normln"/>
    <w:link w:val="Nadpis1Char0"/>
    <w:qFormat/>
    <w:rsid w:val="00103E9D"/>
    <w:pPr>
      <w:spacing w:before="240" w:after="240"/>
      <w:outlineLvl w:val="0"/>
    </w:pPr>
    <w:rPr>
      <w:b/>
      <w:bCs/>
      <w:sz w:val="32"/>
      <w:szCs w:val="32"/>
    </w:rPr>
  </w:style>
  <w:style w:type="character" w:customStyle="1" w:styleId="Nadpis2Char">
    <w:name w:val="Nadpis 2 Char"/>
    <w:link w:val="Nadpis2"/>
    <w:uiPriority w:val="9"/>
    <w:rsid w:val="008145CE"/>
    <w:rPr>
      <w:rFonts w:asciiTheme="minorHAnsi" w:hAnsiTheme="minorHAnsi" w:cstheme="minorHAnsi"/>
      <w:b/>
      <w:bCs/>
      <w:iCs/>
      <w:sz w:val="28"/>
      <w:szCs w:val="28"/>
    </w:rPr>
  </w:style>
  <w:style w:type="character" w:customStyle="1" w:styleId="Nadpis1Char0">
    <w:name w:val="Nadpis1 Char"/>
    <w:link w:val="Nadpis10"/>
    <w:rsid w:val="00103E9D"/>
    <w:rPr>
      <w:b/>
      <w:bCs/>
      <w:sz w:val="32"/>
      <w:szCs w:val="32"/>
    </w:rPr>
  </w:style>
  <w:style w:type="character" w:customStyle="1" w:styleId="Nadpis3Char">
    <w:name w:val="Nadpis 3 Char"/>
    <w:link w:val="Nadpis3"/>
    <w:rsid w:val="00074F1B"/>
    <w:rPr>
      <w:b/>
      <w:bCs/>
      <w:sz w:val="24"/>
      <w:szCs w:val="26"/>
    </w:rPr>
  </w:style>
  <w:style w:type="character" w:customStyle="1" w:styleId="Nadpis4Char">
    <w:name w:val="Nadpis 4 Char"/>
    <w:link w:val="Nadpis4"/>
    <w:rsid w:val="00074F1B"/>
    <w:rPr>
      <w:bCs/>
      <w:sz w:val="24"/>
      <w:szCs w:val="28"/>
    </w:rPr>
  </w:style>
  <w:style w:type="character" w:customStyle="1" w:styleId="Nadpis5Char">
    <w:name w:val="Nadpis 5 Char"/>
    <w:link w:val="Nadpis5"/>
    <w:rsid w:val="00532914"/>
    <w:rPr>
      <w:rFonts w:ascii="Calibri" w:hAnsi="Calibri"/>
      <w:bCs/>
      <w:iCs/>
      <w:sz w:val="24"/>
      <w:szCs w:val="26"/>
    </w:rPr>
  </w:style>
  <w:style w:type="character" w:customStyle="1" w:styleId="Nadpis6Char">
    <w:name w:val="Nadpis 6 Char"/>
    <w:link w:val="Nadpis6"/>
    <w:rsid w:val="00103E9D"/>
    <w:rPr>
      <w:b/>
      <w:bCs/>
      <w:sz w:val="22"/>
      <w:szCs w:val="22"/>
    </w:rPr>
  </w:style>
  <w:style w:type="character" w:customStyle="1" w:styleId="Nadpis7Char">
    <w:name w:val="Nadpis 7 Char"/>
    <w:link w:val="Nadpis7"/>
    <w:rsid w:val="00103E9D"/>
    <w:rPr>
      <w:sz w:val="24"/>
      <w:szCs w:val="24"/>
    </w:rPr>
  </w:style>
  <w:style w:type="character" w:customStyle="1" w:styleId="Nadpis8Char">
    <w:name w:val="Nadpis 8 Char"/>
    <w:link w:val="Nadpis8"/>
    <w:rsid w:val="00103E9D"/>
    <w:rPr>
      <w:i/>
      <w:iCs/>
      <w:sz w:val="24"/>
      <w:szCs w:val="24"/>
    </w:rPr>
  </w:style>
  <w:style w:type="character" w:customStyle="1" w:styleId="Nadpis9Char">
    <w:name w:val="Nadpis 9 Char"/>
    <w:link w:val="Nadpis9"/>
    <w:rsid w:val="00103E9D"/>
    <w:rPr>
      <w:sz w:val="22"/>
      <w:szCs w:val="22"/>
    </w:rPr>
  </w:style>
  <w:style w:type="paragraph" w:styleId="Obsah4">
    <w:name w:val="toc 4"/>
    <w:basedOn w:val="Normln"/>
    <w:next w:val="Normln"/>
    <w:autoRedefine/>
    <w:uiPriority w:val="39"/>
    <w:unhideWhenUsed/>
    <w:rsid w:val="00413809"/>
    <w:pPr>
      <w:tabs>
        <w:tab w:val="left" w:pos="1760"/>
        <w:tab w:val="right" w:leader="dot" w:pos="8505"/>
      </w:tabs>
      <w:spacing w:after="100" w:line="276" w:lineRule="auto"/>
      <w:ind w:left="660"/>
    </w:pPr>
    <w:rPr>
      <w:szCs w:val="22"/>
    </w:rPr>
  </w:style>
  <w:style w:type="paragraph" w:styleId="Obsah5">
    <w:name w:val="toc 5"/>
    <w:basedOn w:val="Normln"/>
    <w:next w:val="Normln"/>
    <w:autoRedefine/>
    <w:uiPriority w:val="39"/>
    <w:unhideWhenUsed/>
    <w:rsid w:val="00204836"/>
    <w:pPr>
      <w:spacing w:after="100" w:line="276" w:lineRule="auto"/>
      <w:ind w:left="880"/>
    </w:pPr>
    <w:rPr>
      <w:sz w:val="22"/>
      <w:szCs w:val="22"/>
    </w:rPr>
  </w:style>
  <w:style w:type="paragraph" w:styleId="Obsah6">
    <w:name w:val="toc 6"/>
    <w:basedOn w:val="Normln"/>
    <w:next w:val="Normln"/>
    <w:autoRedefine/>
    <w:uiPriority w:val="39"/>
    <w:unhideWhenUsed/>
    <w:rsid w:val="00413809"/>
    <w:pPr>
      <w:spacing w:after="100" w:line="276" w:lineRule="auto"/>
      <w:ind w:left="1100"/>
    </w:pPr>
    <w:rPr>
      <w:szCs w:val="22"/>
    </w:rPr>
  </w:style>
  <w:style w:type="paragraph" w:styleId="Obsah7">
    <w:name w:val="toc 7"/>
    <w:basedOn w:val="Normln"/>
    <w:next w:val="Normln"/>
    <w:autoRedefine/>
    <w:uiPriority w:val="39"/>
    <w:unhideWhenUsed/>
    <w:rsid w:val="00413809"/>
    <w:pPr>
      <w:spacing w:after="100" w:line="276" w:lineRule="auto"/>
      <w:ind w:left="1320"/>
    </w:pPr>
    <w:rPr>
      <w:szCs w:val="22"/>
    </w:rPr>
  </w:style>
  <w:style w:type="paragraph" w:styleId="Obsah8">
    <w:name w:val="toc 8"/>
    <w:basedOn w:val="Normln"/>
    <w:next w:val="Normln"/>
    <w:autoRedefine/>
    <w:uiPriority w:val="39"/>
    <w:unhideWhenUsed/>
    <w:rsid w:val="00413809"/>
    <w:pPr>
      <w:spacing w:after="100" w:line="276" w:lineRule="auto"/>
      <w:ind w:left="1540"/>
    </w:pPr>
    <w:rPr>
      <w:szCs w:val="22"/>
    </w:rPr>
  </w:style>
  <w:style w:type="paragraph" w:styleId="Obsah9">
    <w:name w:val="toc 9"/>
    <w:basedOn w:val="Normln"/>
    <w:next w:val="Normln"/>
    <w:autoRedefine/>
    <w:uiPriority w:val="39"/>
    <w:unhideWhenUsed/>
    <w:rsid w:val="00413809"/>
    <w:pPr>
      <w:spacing w:after="100" w:line="276" w:lineRule="auto"/>
      <w:ind w:left="1760"/>
    </w:pPr>
    <w:rPr>
      <w:szCs w:val="22"/>
    </w:rPr>
  </w:style>
  <w:style w:type="table" w:styleId="Elegantntabulka">
    <w:name w:val="Table Elegant"/>
    <w:basedOn w:val="Normlntabulka"/>
    <w:rsid w:val="006718EA"/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Barevntabulka2">
    <w:name w:val="Table Colorful 2"/>
    <w:basedOn w:val="Normlntabulka"/>
    <w:rsid w:val="0090156A"/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customStyle="1" w:styleId="ZhlavChar">
    <w:name w:val="Záhlaví Char"/>
    <w:link w:val="Zhlav"/>
    <w:uiPriority w:val="99"/>
    <w:rsid w:val="009C282B"/>
    <w:rPr>
      <w:sz w:val="24"/>
      <w:szCs w:val="24"/>
    </w:rPr>
  </w:style>
  <w:style w:type="character" w:customStyle="1" w:styleId="ZpatChar">
    <w:name w:val="Zápatí Char"/>
    <w:link w:val="Zpat"/>
    <w:uiPriority w:val="99"/>
    <w:rsid w:val="009C282B"/>
    <w:rPr>
      <w:sz w:val="24"/>
      <w:szCs w:val="24"/>
    </w:rPr>
  </w:style>
  <w:style w:type="paragraph" w:customStyle="1" w:styleId="Titulka">
    <w:name w:val="Titulka"/>
    <w:basedOn w:val="Normln"/>
    <w:link w:val="TitulkaChar"/>
    <w:rsid w:val="00301B45"/>
    <w:pPr>
      <w:jc w:val="center"/>
    </w:pPr>
    <w:rPr>
      <w:rFonts w:cs="Arial"/>
      <w:b/>
      <w:bCs/>
      <w:sz w:val="36"/>
    </w:rPr>
  </w:style>
  <w:style w:type="character" w:customStyle="1" w:styleId="TitulkaChar">
    <w:name w:val="Titulka Char"/>
    <w:link w:val="Titulka"/>
    <w:rsid w:val="00301B45"/>
    <w:rPr>
      <w:rFonts w:cs="Arial"/>
      <w:b/>
      <w:bCs/>
      <w:sz w:val="36"/>
      <w:szCs w:val="24"/>
    </w:rPr>
  </w:style>
  <w:style w:type="paragraph" w:customStyle="1" w:styleId="Diplomka">
    <w:name w:val="Diplomka"/>
    <w:basedOn w:val="Normln"/>
    <w:link w:val="DiplomkaChar"/>
    <w:rsid w:val="00301B45"/>
    <w:pPr>
      <w:spacing w:line="360" w:lineRule="auto"/>
      <w:ind w:firstLine="720"/>
      <w:jc w:val="both"/>
    </w:pPr>
    <w:rPr>
      <w:rFonts w:cs="Arial"/>
      <w:lang w:eastAsia="en-US"/>
    </w:rPr>
  </w:style>
  <w:style w:type="character" w:customStyle="1" w:styleId="DiplomkaChar">
    <w:name w:val="Diplomka Char"/>
    <w:link w:val="Diplomka"/>
    <w:rsid w:val="00301B45"/>
    <w:rPr>
      <w:rFonts w:cs="Arial"/>
      <w:sz w:val="24"/>
      <w:szCs w:val="24"/>
      <w:lang w:eastAsia="en-US"/>
    </w:rPr>
  </w:style>
  <w:style w:type="paragraph" w:customStyle="1" w:styleId="ostatn">
    <w:name w:val="ostatní"/>
    <w:basedOn w:val="Normln"/>
    <w:rsid w:val="00301B45"/>
    <w:pPr>
      <w:jc w:val="center"/>
    </w:pPr>
    <w:rPr>
      <w:rFonts w:cs="Arial"/>
      <w:b/>
      <w:lang w:eastAsia="en-US"/>
    </w:rPr>
  </w:style>
  <w:style w:type="paragraph" w:customStyle="1" w:styleId="ostatnvlevo">
    <w:name w:val="ostatní vlevo"/>
    <w:basedOn w:val="ostatn"/>
    <w:rsid w:val="00D83A4B"/>
    <w:pPr>
      <w:ind w:firstLine="720"/>
      <w:jc w:val="left"/>
    </w:pPr>
    <w:rPr>
      <w:rFonts w:cs="Times New Roman"/>
      <w:b w:val="0"/>
      <w:bCs/>
      <w:szCs w:val="20"/>
    </w:rPr>
  </w:style>
  <w:style w:type="character" w:customStyle="1" w:styleId="shorttext">
    <w:name w:val="short_text"/>
    <w:basedOn w:val="Standardnpsmoodstavce"/>
    <w:rsid w:val="00435BD5"/>
  </w:style>
  <w:style w:type="character" w:customStyle="1" w:styleId="hps">
    <w:name w:val="hps"/>
    <w:basedOn w:val="Standardnpsmoodstavce"/>
    <w:rsid w:val="00435BD5"/>
  </w:style>
  <w:style w:type="paragraph" w:styleId="Bezmezer">
    <w:name w:val="No Spacing"/>
    <w:uiPriority w:val="1"/>
    <w:qFormat/>
    <w:rsid w:val="008A2A64"/>
    <w:rPr>
      <w:rFonts w:eastAsia="Calibri"/>
      <w:sz w:val="22"/>
      <w:szCs w:val="22"/>
      <w:lang w:eastAsia="en-US"/>
    </w:rPr>
  </w:style>
  <w:style w:type="paragraph" w:styleId="Odstavecseseznamem">
    <w:name w:val="List Paragraph"/>
    <w:basedOn w:val="Normln"/>
    <w:uiPriority w:val="34"/>
    <w:qFormat/>
    <w:rsid w:val="007D14BA"/>
    <w:pPr>
      <w:ind w:left="720"/>
      <w:contextualSpacing/>
    </w:pPr>
  </w:style>
  <w:style w:type="table" w:styleId="Stednmka2zvraznn1">
    <w:name w:val="Medium Grid 2 Accent 1"/>
    <w:basedOn w:val="Normlntabulka"/>
    <w:uiPriority w:val="68"/>
    <w:rsid w:val="0024021F"/>
    <w:rPr>
      <w:rFonts w:ascii="Cambria" w:hAnsi="Cambria"/>
      <w:color w:val="000000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cPr>
      <w:shd w:val="clear" w:color="auto" w:fill="D3DFEE"/>
    </w:tcPr>
    <w:tblStylePr w:type="firstRow">
      <w:rPr>
        <w:b/>
        <w:bCs/>
        <w:color w:val="000000"/>
      </w:rPr>
      <w:tblPr/>
      <w:tcPr>
        <w:shd w:val="clear" w:color="auto" w:fill="EDF2F8"/>
      </w:tcPr>
    </w:tblStylePr>
    <w:tblStylePr w:type="lastRow">
      <w:rPr>
        <w:b/>
        <w:bCs/>
        <w:color w:val="000000"/>
      </w:rPr>
      <w:tblPr/>
      <w:tcPr>
        <w:tcBorders>
          <w:top w:val="single" w:sz="12" w:space="0" w:color="00000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tcBorders>
          <w:insideH w:val="single" w:sz="6" w:space="0" w:color="4F81BD"/>
          <w:insideV w:val="single" w:sz="6" w:space="0" w:color="4F81BD"/>
        </w:tcBorders>
        <w:shd w:val="clear" w:color="auto" w:fill="A7BFDE"/>
      </w:tcPr>
    </w:tblStylePr>
    <w:tblStylePr w:type="nwCell">
      <w:tblPr/>
      <w:tcPr>
        <w:shd w:val="clear" w:color="auto" w:fill="FFFFFF"/>
      </w:tcPr>
    </w:tblStylePr>
  </w:style>
  <w:style w:type="table" w:styleId="Svtlstnovnzvraznn1">
    <w:name w:val="Light Shading Accent 1"/>
    <w:basedOn w:val="Normlntabulka"/>
    <w:uiPriority w:val="60"/>
    <w:rsid w:val="00E85F6A"/>
    <w:rPr>
      <w:color w:val="365F91"/>
    </w:rPr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character" w:styleId="CittHTML">
    <w:name w:val="HTML Cite"/>
    <w:uiPriority w:val="99"/>
    <w:unhideWhenUsed/>
    <w:rsid w:val="008170B2"/>
    <w:rPr>
      <w:i/>
      <w:iCs/>
    </w:rPr>
  </w:style>
  <w:style w:type="table" w:styleId="Svtlseznamzvraznn1">
    <w:name w:val="Light List Accent 1"/>
    <w:basedOn w:val="Normlntabulka"/>
    <w:uiPriority w:val="61"/>
    <w:rsid w:val="00BF4FF8"/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</w:style>
  <w:style w:type="character" w:customStyle="1" w:styleId="Zvraznn">
    <w:name w:val="Zvýraznění"/>
    <w:uiPriority w:val="20"/>
    <w:qFormat/>
    <w:rsid w:val="00AD42D7"/>
    <w:rPr>
      <w:i/>
      <w:iCs/>
    </w:rPr>
  </w:style>
  <w:style w:type="character" w:customStyle="1" w:styleId="postbody">
    <w:name w:val="postbody"/>
    <w:basedOn w:val="Standardnpsmoodstavce"/>
    <w:rsid w:val="008D0837"/>
  </w:style>
  <w:style w:type="character" w:styleId="Sledovanodkaz">
    <w:name w:val="FollowedHyperlink"/>
    <w:rsid w:val="008803A7"/>
    <w:rPr>
      <w:color w:val="800080"/>
      <w:u w:val="single"/>
    </w:rPr>
  </w:style>
  <w:style w:type="paragraph" w:styleId="Nzev">
    <w:name w:val="Title"/>
    <w:basedOn w:val="Normln"/>
    <w:next w:val="Normln"/>
    <w:link w:val="NzevChar"/>
    <w:qFormat/>
    <w:rsid w:val="00103E9D"/>
    <w:pPr>
      <w:spacing w:before="240" w:after="60"/>
      <w:jc w:val="center"/>
      <w:outlineLvl w:val="0"/>
    </w:pPr>
    <w:rPr>
      <w:b/>
      <w:bCs/>
      <w:kern w:val="28"/>
      <w:sz w:val="32"/>
      <w:szCs w:val="32"/>
    </w:rPr>
  </w:style>
  <w:style w:type="character" w:customStyle="1" w:styleId="NzevChar">
    <w:name w:val="Název Char"/>
    <w:link w:val="Nzev"/>
    <w:rsid w:val="00103E9D"/>
    <w:rPr>
      <w:rFonts w:eastAsia="Times New Roman" w:cs="Times New Roman"/>
      <w:b/>
      <w:bCs/>
      <w:kern w:val="28"/>
      <w:sz w:val="32"/>
      <w:szCs w:val="32"/>
    </w:rPr>
  </w:style>
  <w:style w:type="paragraph" w:customStyle="1" w:styleId="Podtitul">
    <w:name w:val="Podtitul"/>
    <w:basedOn w:val="Normln"/>
    <w:next w:val="Normln"/>
    <w:link w:val="PodtitulChar"/>
    <w:qFormat/>
    <w:rsid w:val="00103E9D"/>
    <w:pPr>
      <w:spacing w:after="60"/>
      <w:jc w:val="center"/>
      <w:outlineLvl w:val="1"/>
    </w:pPr>
  </w:style>
  <w:style w:type="character" w:customStyle="1" w:styleId="PodtitulChar">
    <w:name w:val="Podtitul Char"/>
    <w:link w:val="Podtitul"/>
    <w:rsid w:val="00103E9D"/>
    <w:rPr>
      <w:rFonts w:eastAsia="Times New Roman" w:cs="Times New Roman"/>
      <w:sz w:val="24"/>
      <w:szCs w:val="24"/>
    </w:rPr>
  </w:style>
  <w:style w:type="paragraph" w:styleId="Titulek">
    <w:name w:val="caption"/>
    <w:basedOn w:val="Normln"/>
    <w:next w:val="Normln"/>
    <w:unhideWhenUsed/>
    <w:qFormat/>
    <w:rsid w:val="000F2DCB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505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18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53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47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85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67721">
      <w:bodyDiv w:val="1"/>
      <w:marLeft w:val="214"/>
      <w:marRight w:val="214"/>
      <w:marTop w:val="214"/>
      <w:marBottom w:val="214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727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84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1302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4705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47078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84325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81336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1389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20610805">
                                          <w:marLeft w:val="-285"/>
                                          <w:marRight w:val="-257"/>
                                          <w:marTop w:val="143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3301773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5402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179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183217">
              <w:marLeft w:val="-2928"/>
              <w:marRight w:val="0"/>
              <w:marTop w:val="0"/>
              <w:marBottom w:val="144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8777450">
                  <w:marLeft w:val="2928"/>
                  <w:marRight w:val="0"/>
                  <w:marTop w:val="720"/>
                  <w:marBottom w:val="0"/>
                  <w:divBdr>
                    <w:top w:val="single" w:sz="6" w:space="0" w:color="AAAAAA"/>
                    <w:left w:val="single" w:sz="6" w:space="0" w:color="AAAAAA"/>
                    <w:bottom w:val="single" w:sz="6" w:space="0" w:color="AAAAAA"/>
                    <w:right w:val="none" w:sz="0" w:space="0" w:color="auto"/>
                  </w:divBdr>
                  <w:divsChild>
                    <w:div w:id="172187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052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83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94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3284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9931550">
                  <w:marLeft w:val="2928"/>
                  <w:marRight w:val="0"/>
                  <w:marTop w:val="7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29443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3425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8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166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6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3005460">
                  <w:marLeft w:val="2794"/>
                  <w:marRight w:val="114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194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9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2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89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95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6FD489-E944-44D9-A6BA-A53CD3EEBD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13</Pages>
  <Words>1063</Words>
  <Characters>6277</Characters>
  <Application>Microsoft Office Word</Application>
  <DocSecurity>0</DocSecurity>
  <Lines>52</Lines>
  <Paragraphs>1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>BP PEF, ČZU v Praze</vt:lpstr>
    </vt:vector>
  </TitlesOfParts>
  <Company>-</Company>
  <LinksUpToDate>false</LinksUpToDate>
  <CharactersWithSpaces>7326</CharactersWithSpaces>
  <SharedDoc>false</SharedDoc>
  <HLinks>
    <vt:vector size="120" baseType="variant">
      <vt:variant>
        <vt:i4>1114163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476080917</vt:lpwstr>
      </vt:variant>
      <vt:variant>
        <vt:i4>1114163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476080916</vt:lpwstr>
      </vt:variant>
      <vt:variant>
        <vt:i4>1114163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476080915</vt:lpwstr>
      </vt:variant>
      <vt:variant>
        <vt:i4>1114163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476080914</vt:lpwstr>
      </vt:variant>
      <vt:variant>
        <vt:i4>111416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476080913</vt:lpwstr>
      </vt:variant>
      <vt:variant>
        <vt:i4>1114163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476080912</vt:lpwstr>
      </vt:variant>
      <vt:variant>
        <vt:i4>1114163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76080911</vt:lpwstr>
      </vt:variant>
      <vt:variant>
        <vt:i4>111416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76080910</vt:lpwstr>
      </vt:variant>
      <vt:variant>
        <vt:i4>1048627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76080909</vt:lpwstr>
      </vt:variant>
      <vt:variant>
        <vt:i4>1048627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476080908</vt:lpwstr>
      </vt:variant>
      <vt:variant>
        <vt:i4>1048627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476080907</vt:lpwstr>
      </vt:variant>
      <vt:variant>
        <vt:i4>1048627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476080906</vt:lpwstr>
      </vt:variant>
      <vt:variant>
        <vt:i4>1048627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476080905</vt:lpwstr>
      </vt:variant>
      <vt:variant>
        <vt:i4>1048627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76080904</vt:lpwstr>
      </vt:variant>
      <vt:variant>
        <vt:i4>1048627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76080903</vt:lpwstr>
      </vt:variant>
      <vt:variant>
        <vt:i4>1048627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76080902</vt:lpwstr>
      </vt:variant>
      <vt:variant>
        <vt:i4>1048627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76080901</vt:lpwstr>
      </vt:variant>
      <vt:variant>
        <vt:i4>1048627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76080900</vt:lpwstr>
      </vt:variant>
      <vt:variant>
        <vt:i4>1638450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76080899</vt:lpwstr>
      </vt:variant>
      <vt:variant>
        <vt:i4>1638450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7608089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P PEF, ČZU v Praze</dc:title>
  <dc:subject>Současný stav a perspektivy veřejné dopravy v Praze</dc:subject>
  <dc:creator>Tomáš Martínek</dc:creator>
  <cp:keywords/>
  <cp:lastModifiedBy>Martin Novák</cp:lastModifiedBy>
  <cp:revision>30</cp:revision>
  <cp:lastPrinted>2017-02-23T08:39:00Z</cp:lastPrinted>
  <dcterms:created xsi:type="dcterms:W3CDTF">2021-06-11T19:37:00Z</dcterms:created>
  <dcterms:modified xsi:type="dcterms:W3CDTF">2021-07-01T1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vancouver</vt:lpwstr>
  </property>
  <property fmtid="{D5CDD505-2E9C-101B-9397-08002B2CF9AE}" pid="9" name="Mendeley Recent Style Name 3_1">
    <vt:lpwstr>Elsevier - Vancouver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80c498e-f329-3ae2-a848-cebb244d1f0f</vt:lpwstr>
  </property>
  <property fmtid="{D5CDD505-2E9C-101B-9397-08002B2CF9AE}" pid="24" name="Mendeley Citation Style_1">
    <vt:lpwstr>http://www.zotero.org/styles/iso690-numeric-brackets-cs</vt:lpwstr>
  </property>
</Properties>
</file>